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1522F72" w14:textId="77777777" w:rsidR="00084C9F" w:rsidRPr="002755BA" w:rsidRDefault="00084C9F" w:rsidP="00084C9F">
      <w:pPr>
        <w:pStyle w:val="StandardWeb"/>
        <w:spacing w:before="0" w:beforeAutospacing="0" w:after="0" w:afterAutospacing="0" w:line="480" w:lineRule="auto"/>
        <w:ind w:left="482" w:hanging="482"/>
        <w:jc w:val="center"/>
      </w:pPr>
      <w:r w:rsidRPr="002755BA">
        <w:t>Supplemental Material 1</w:t>
      </w:r>
    </w:p>
    <w:p w14:paraId="78F31F8C" w14:textId="77777777" w:rsidR="00084C9F" w:rsidRPr="002755BA" w:rsidRDefault="00084C9F" w:rsidP="00084C9F">
      <w:pPr>
        <w:pStyle w:val="StandardWeb"/>
        <w:spacing w:before="0" w:beforeAutospacing="0" w:after="120" w:afterAutospacing="0" w:line="480" w:lineRule="auto"/>
        <w:ind w:left="482" w:hanging="482"/>
        <w:jc w:val="center"/>
      </w:pPr>
      <w:r w:rsidRPr="002755BA">
        <w:t>Included Career Success Articles (</w:t>
      </w:r>
      <w:r w:rsidRPr="002755BA">
        <w:rPr>
          <w:i/>
        </w:rPr>
        <w:t>k</w:t>
      </w:r>
      <w:r w:rsidRPr="002755BA">
        <w:t xml:space="preserve"> = 244)</w:t>
      </w:r>
    </w:p>
    <w:p w14:paraId="220E36DF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Abele, A. E., &amp; Spurk, D. 2009. </w:t>
      </w:r>
      <w:r w:rsidRPr="002755BA">
        <w:t xml:space="preserve">How do objective and subjective career success interrelate over time? </w:t>
      </w:r>
      <w:r w:rsidRPr="002755BA">
        <w:rPr>
          <w:i/>
          <w:iCs/>
        </w:rPr>
        <w:t>Journal of Occupational and Organizational Psychology</w:t>
      </w:r>
      <w:r w:rsidRPr="002755BA">
        <w:t>, 82: 803–823.</w:t>
      </w:r>
    </w:p>
    <w:p w14:paraId="165BC9FA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Abele, A. E., &amp; Spurk, D. 2009. </w:t>
      </w:r>
      <w:r w:rsidRPr="002755BA">
        <w:t xml:space="preserve">The longitudinal impact of self-efficacy and career goals on objective and subjective career success. </w:t>
      </w:r>
      <w:r w:rsidRPr="002755BA">
        <w:rPr>
          <w:i/>
          <w:iCs/>
        </w:rPr>
        <w:t>Journal of Vocational Behavior</w:t>
      </w:r>
      <w:r w:rsidRPr="002755BA">
        <w:t>, 74: 53–62.</w:t>
      </w:r>
    </w:p>
    <w:p w14:paraId="5A6041CD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Abele, A. E., &amp; Wiese, B. S. 2008. </w:t>
      </w:r>
      <w:r w:rsidRPr="002755BA">
        <w:t xml:space="preserve">The nomological network of self-management strategies and career success. </w:t>
      </w:r>
      <w:r w:rsidRPr="002755BA">
        <w:rPr>
          <w:i/>
          <w:iCs/>
        </w:rPr>
        <w:t>Journal of Occupational and Organizational Psychology</w:t>
      </w:r>
      <w:r w:rsidRPr="002755BA">
        <w:t>, 81: 733–749.</w:t>
      </w:r>
    </w:p>
    <w:p w14:paraId="39C94857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Allen, B. C. 2011. The role of professional identity commitment in understanding the relationship between casual employment and perceptions of career success. </w:t>
      </w:r>
      <w:r w:rsidRPr="002755BA">
        <w:rPr>
          <w:i/>
        </w:rPr>
        <w:t>Career Development International,</w:t>
      </w:r>
      <w:r w:rsidRPr="002755BA">
        <w:t xml:space="preserve"> 16: 195-216.</w:t>
      </w:r>
    </w:p>
    <w:p w14:paraId="79E8F689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Allen, T. D., Lentz, E., &amp; Day, R. 2006. </w:t>
      </w:r>
      <w:r w:rsidRPr="002755BA">
        <w:t xml:space="preserve">Career success outcomes associated with mentoring others: A comparison of mentors and nonmentors. </w:t>
      </w:r>
      <w:r w:rsidRPr="002755BA">
        <w:rPr>
          <w:i/>
        </w:rPr>
        <w:t>Journal of Career Development</w:t>
      </w:r>
      <w:r w:rsidRPr="002755BA">
        <w:t>, 32: 272-285.</w:t>
      </w:r>
    </w:p>
    <w:p w14:paraId="7946EA2A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Andresen, M., &amp; Biemann, T. 2013. A taxonomy of internationally mobile managers. </w:t>
      </w:r>
      <w:r w:rsidRPr="002755BA">
        <w:rPr>
          <w:i/>
          <w:iCs/>
        </w:rPr>
        <w:t>The International Journal of Human Resource Management</w:t>
      </w:r>
      <w:r w:rsidRPr="002755BA">
        <w:t>, 24: 533–557.</w:t>
      </w:r>
    </w:p>
    <w:p w14:paraId="30924BF6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Ardts, J. C., van der Velde, M. E., &amp; Maurer, T. J. 2010. </w:t>
      </w:r>
      <w:r w:rsidRPr="002755BA">
        <w:t xml:space="preserve">The influence of perceived characteristics of management development programs on employee outcomes. </w:t>
      </w:r>
      <w:r w:rsidRPr="002755BA">
        <w:rPr>
          <w:i/>
        </w:rPr>
        <w:t>Human Resource Development Quarterly</w:t>
      </w:r>
      <w:r w:rsidRPr="002755BA">
        <w:t>, 21: 411-434.</w:t>
      </w:r>
    </w:p>
    <w:p w14:paraId="7778FC33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Armstrong-Stassen, M. 2003. Job transfer during organizational downsizing: A comparison of promotion and lateral transfers. </w:t>
      </w:r>
      <w:r w:rsidRPr="002755BA">
        <w:rPr>
          <w:i/>
          <w:iCs/>
        </w:rPr>
        <w:t>Group &amp; Organization Management</w:t>
      </w:r>
      <w:r w:rsidRPr="002755BA">
        <w:t>, 28: 392–415.</w:t>
      </w:r>
    </w:p>
    <w:p w14:paraId="77701694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lastRenderedPageBreak/>
        <w:t xml:space="preserve">Aryee, S., Chay, Y. W., &amp; Tan, H. H. 1994. An examination of the antecedents of subjective career success among a managerial sample in Singapore. </w:t>
      </w:r>
      <w:r w:rsidRPr="002755BA">
        <w:rPr>
          <w:i/>
        </w:rPr>
        <w:t>Human Relations</w:t>
      </w:r>
      <w:r w:rsidRPr="002755BA">
        <w:t>, 47: 487-509.</w:t>
      </w:r>
    </w:p>
    <w:p w14:paraId="221F14E4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Aryee, S., Wyatt, T., &amp; Stone, R. 1996. Early career outcomes of graduate employees: The effect of mentoring and ingratiation. </w:t>
      </w:r>
      <w:r w:rsidRPr="002755BA">
        <w:rPr>
          <w:i/>
          <w:iCs/>
        </w:rPr>
        <w:t>Journal of Management Studies</w:t>
      </w:r>
      <w:r w:rsidRPr="002755BA">
        <w:t>, 33: 95–118.</w:t>
      </w:r>
    </w:p>
    <w:p w14:paraId="1D7142AD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>Ashby, J. S., &amp; Schoon, I. 2010. Career success: The role of teenage career aspirations, ambition value and gender in predicting adult social status and earnings.</w:t>
      </w:r>
      <w:r w:rsidRPr="002755BA">
        <w:rPr>
          <w:i/>
        </w:rPr>
        <w:t xml:space="preserve"> Journal of Vocational Behavior</w:t>
      </w:r>
      <w:r w:rsidRPr="002755BA">
        <w:t>, 77: 350-360.</w:t>
      </w:r>
    </w:p>
    <w:p w14:paraId="1D17A424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Bal, P. M., Kleef, M., &amp; Jansen, P. G. 2015. </w:t>
      </w:r>
      <w:r w:rsidRPr="002755BA">
        <w:t xml:space="preserve">The impact of career customization on work outcomes: Boundary conditions of manager support and employee age. </w:t>
      </w:r>
      <w:r w:rsidRPr="002755BA">
        <w:rPr>
          <w:i/>
        </w:rPr>
        <w:t>Journal of Organizational Behavior</w:t>
      </w:r>
      <w:r w:rsidRPr="002755BA">
        <w:t>, 36: 421-440.</w:t>
      </w:r>
    </w:p>
    <w:p w14:paraId="2F00C2E2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Ballout, H. I. 2009. Career commitment and career success: Moderating role of self-efficacy. </w:t>
      </w:r>
      <w:r w:rsidRPr="002755BA">
        <w:rPr>
          <w:i/>
        </w:rPr>
        <w:t>Career Development International</w:t>
      </w:r>
      <w:r w:rsidRPr="002755BA">
        <w:t>, 14: 655-670.</w:t>
      </w:r>
    </w:p>
    <w:p w14:paraId="4B412EB8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Baruch, Y., &amp; Lavi-Steiner, O. 2015. </w:t>
      </w:r>
      <w:r w:rsidRPr="002755BA">
        <w:t xml:space="preserve">The career impact of management education from an average-ranked university: Human capital perspective. </w:t>
      </w:r>
      <w:r w:rsidRPr="002755BA">
        <w:rPr>
          <w:i/>
        </w:rPr>
        <w:t>Career Development International</w:t>
      </w:r>
      <w:r w:rsidRPr="002755BA">
        <w:t>, 20: 218-237.</w:t>
      </w:r>
    </w:p>
    <w:p w14:paraId="1EAA21C9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Baruch, Y., Bell, M. P., &amp; Gray, D. 2005. </w:t>
      </w:r>
      <w:r w:rsidRPr="002755BA">
        <w:t xml:space="preserve">Generalist and specialist graduate business degrees: Tangible and intangible value. </w:t>
      </w:r>
      <w:r w:rsidRPr="002755BA">
        <w:rPr>
          <w:i/>
          <w:iCs/>
        </w:rPr>
        <w:t>Journal of Vocational Behavior</w:t>
      </w:r>
      <w:r w:rsidRPr="002755BA">
        <w:t>, 67: 51–68.</w:t>
      </w:r>
    </w:p>
    <w:p w14:paraId="7FDEE6CB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Biemann, T., &amp; Braakmann, N. 2013. The impact of international experience on objective and subjective career success in early careers. </w:t>
      </w:r>
      <w:r w:rsidRPr="002755BA">
        <w:rPr>
          <w:i/>
          <w:iCs/>
        </w:rPr>
        <w:t>The International Journal of Human Resource Management</w:t>
      </w:r>
      <w:r w:rsidRPr="002755BA">
        <w:t>, 24: 3438–3456.</w:t>
      </w:r>
    </w:p>
    <w:p w14:paraId="25490497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Blake-Beard, S. D. 1999. The costs of living as an outsider within: An analysis of the mentoring relationships and career success of black and white women in the corporate sector. </w:t>
      </w:r>
      <w:r w:rsidRPr="002755BA">
        <w:rPr>
          <w:i/>
          <w:iCs/>
        </w:rPr>
        <w:t>Journal of Career Development</w:t>
      </w:r>
      <w:r w:rsidRPr="002755BA">
        <w:t>, 26: 21–36.</w:t>
      </w:r>
    </w:p>
    <w:p w14:paraId="7D41DEA8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lastRenderedPageBreak/>
        <w:t xml:space="preserve">Blickle, G., Diekmann, C., Schneider, P. B., Kalthöfer, Y., &amp; Summers, J. K. 2012. </w:t>
      </w:r>
      <w:r w:rsidRPr="002755BA">
        <w:t xml:space="preserve">When modesty wins: Impression management through modesty, political skill, and career success—a two-study investigation. </w:t>
      </w:r>
      <w:r w:rsidRPr="002755BA">
        <w:rPr>
          <w:i/>
        </w:rPr>
        <w:t>European Journal of Work and Organizational Psychology</w:t>
      </w:r>
      <w:r w:rsidRPr="002755BA">
        <w:t>, 21: 899-922.</w:t>
      </w:r>
    </w:p>
    <w:p w14:paraId="6307D003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Blickle, G., Momm, T., Liu, Y., Witzki, A., &amp; Steinmayr, R. 2011. </w:t>
      </w:r>
      <w:r w:rsidRPr="002755BA">
        <w:t xml:space="preserve">Construct validation of the Test of Emotional Intelligence (TEMINT) a two-study investigation. </w:t>
      </w:r>
      <w:r w:rsidRPr="002755BA">
        <w:rPr>
          <w:i/>
          <w:iCs/>
        </w:rPr>
        <w:t>European Journal of Psychological Assessment</w:t>
      </w:r>
      <w:r w:rsidRPr="002755BA">
        <w:t>, 27: 282–289.</w:t>
      </w:r>
    </w:p>
    <w:p w14:paraId="3DC3DC08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Blickle, G., Oerder, K., &amp; Summers, J. K. 2010. </w:t>
      </w:r>
      <w:r w:rsidRPr="002755BA">
        <w:t xml:space="preserve">The impact of political skill on career success of employees’ representatives. </w:t>
      </w:r>
      <w:r w:rsidRPr="002755BA">
        <w:rPr>
          <w:i/>
          <w:iCs/>
        </w:rPr>
        <w:t>Journal of Vocational Behavior</w:t>
      </w:r>
      <w:r w:rsidRPr="002755BA">
        <w:t>, 77: 383–390.</w:t>
      </w:r>
    </w:p>
    <w:p w14:paraId="1DDCE9B0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Blickle, G., Witzki, A. H., &amp; Schneider, P. B. 2009. </w:t>
      </w:r>
      <w:r w:rsidRPr="002755BA">
        <w:t xml:space="preserve">Mentoring support and power: A three-year predictive field study on protégé networking and career success. </w:t>
      </w:r>
      <w:r w:rsidRPr="002755BA">
        <w:rPr>
          <w:i/>
          <w:iCs/>
        </w:rPr>
        <w:t>Journal of Vocational Behavior</w:t>
      </w:r>
      <w:r w:rsidRPr="002755BA">
        <w:t>, 74: 181–189.</w:t>
      </w:r>
    </w:p>
    <w:p w14:paraId="3EFDC30E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Blickle, G., Witzki, A., &amp; Schneider, P. B. 2009. </w:t>
      </w:r>
      <w:r w:rsidRPr="002755BA">
        <w:t xml:space="preserve">Self-initiated mentoring and career success: A predictive field study. </w:t>
      </w:r>
      <w:r w:rsidRPr="002755BA">
        <w:rPr>
          <w:i/>
          <w:iCs/>
        </w:rPr>
        <w:t>Journal of Vocational Behavior</w:t>
      </w:r>
      <w:r w:rsidRPr="002755BA">
        <w:t>, 74: 94–101.</w:t>
      </w:r>
    </w:p>
    <w:p w14:paraId="2830B9D1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Borteyrou, X., Lievens, F., Bruchon-Schweitzer, M., Congard, A., &amp; Rascle, N. 2015. </w:t>
      </w:r>
      <w:r w:rsidRPr="002755BA">
        <w:t xml:space="preserve">Incremental validity of leaderless group discussion ratings over and above general mental ability and personality in predicting promotion. </w:t>
      </w:r>
      <w:r w:rsidRPr="002755BA">
        <w:rPr>
          <w:i/>
          <w:iCs/>
        </w:rPr>
        <w:t>International Journal of Selection and Assessment</w:t>
      </w:r>
      <w:r w:rsidRPr="002755BA">
        <w:t>, 23: 373–381.</w:t>
      </w:r>
    </w:p>
    <w:p w14:paraId="70555692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Boudreau, J. W., Boswell, W. R., &amp; Judge, T. A. 2001. Effects of personality on executive career success in the United States and Europe. </w:t>
      </w:r>
      <w:r w:rsidRPr="002755BA">
        <w:rPr>
          <w:i/>
          <w:iCs/>
        </w:rPr>
        <w:t>Journal of Vocational Behavior</w:t>
      </w:r>
      <w:r w:rsidRPr="002755BA">
        <w:t>, 58: 53–81.</w:t>
      </w:r>
    </w:p>
    <w:p w14:paraId="14E72277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Bozionelos, N. 2004. Mentoring provided: Relation to mentor’s career success, personality, and mentoring received. </w:t>
      </w:r>
      <w:r w:rsidRPr="002755BA">
        <w:rPr>
          <w:i/>
          <w:iCs/>
        </w:rPr>
        <w:t>Journal of Vocational Behavior</w:t>
      </w:r>
      <w:r w:rsidRPr="002755BA">
        <w:t>, 64: 24–46.</w:t>
      </w:r>
    </w:p>
    <w:p w14:paraId="0221F9CA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lastRenderedPageBreak/>
        <w:t xml:space="preserve">Bozionelos, N. 2004. The relationship between disposition and career success: A British study. </w:t>
      </w:r>
      <w:r w:rsidRPr="002755BA">
        <w:rPr>
          <w:i/>
          <w:iCs/>
        </w:rPr>
        <w:t>Journal of Occupational and Organizational Psychology</w:t>
      </w:r>
      <w:r w:rsidRPr="002755BA">
        <w:t>, 77: 403–420.</w:t>
      </w:r>
    </w:p>
    <w:p w14:paraId="6C786397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Bozionelos, N. 2006. Mentoring and expressive network resources: Their relationship with career success and emotional exhaustion among Hellenes employees involved in emotion work. </w:t>
      </w:r>
      <w:r w:rsidRPr="002755BA">
        <w:rPr>
          <w:i/>
          <w:iCs/>
        </w:rPr>
        <w:t>The International Journal of Human Resource Management</w:t>
      </w:r>
      <w:r w:rsidRPr="002755BA">
        <w:t>, 17: 362–378.</w:t>
      </w:r>
    </w:p>
    <w:p w14:paraId="61919450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>Bozionelos, N. 2008. Intra</w:t>
      </w:r>
      <w:r w:rsidRPr="002755BA">
        <w:rPr>
          <w:rFonts w:ascii="Calibri" w:eastAsia="Calibri" w:hAnsi="Calibri" w:cs="Calibri"/>
        </w:rPr>
        <w:t>‐</w:t>
      </w:r>
      <w:r w:rsidRPr="002755BA">
        <w:t xml:space="preserve">organizational network resources. </w:t>
      </w:r>
      <w:r w:rsidRPr="002755BA">
        <w:rPr>
          <w:i/>
          <w:iCs/>
        </w:rPr>
        <w:t>Personnel Review</w:t>
      </w:r>
      <w:r w:rsidRPr="002755BA">
        <w:t>, 37: 249–263.</w:t>
      </w:r>
    </w:p>
    <w:p w14:paraId="28F3A698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Bozionelos, N., &amp; Bozionelos, G. 2010. Mentoring received by protégés: Its relation to personality and mental ability in the Anglo-Saxon organizational environment. </w:t>
      </w:r>
      <w:r w:rsidRPr="002755BA">
        <w:rPr>
          <w:i/>
          <w:iCs/>
        </w:rPr>
        <w:t>International Journal of Human Resource Management</w:t>
      </w:r>
      <w:r w:rsidRPr="002755BA">
        <w:t>, 21: 509–529.</w:t>
      </w:r>
    </w:p>
    <w:p w14:paraId="264ACD6B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Bozionelos, N., &amp; Wang, L. 2006. The relationship of mentoring and network resources with career success in the Chinese organizational environment. </w:t>
      </w:r>
      <w:r w:rsidRPr="002755BA">
        <w:rPr>
          <w:i/>
        </w:rPr>
        <w:t>The International Journal of Human Resource Management</w:t>
      </w:r>
      <w:r w:rsidRPr="002755BA">
        <w:t>, 17: 1531-1546.</w:t>
      </w:r>
    </w:p>
    <w:p w14:paraId="1EB73E31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Bozionelos, N., Bozionelos, G., Kostopoulos, K., &amp; Polychroniou, P. 2011. </w:t>
      </w:r>
      <w:r w:rsidRPr="002755BA">
        <w:t xml:space="preserve">How providing mentoring relates to career success and organizational commitment: A study in the general managerial population. </w:t>
      </w:r>
      <w:r w:rsidRPr="002755BA">
        <w:rPr>
          <w:i/>
          <w:iCs/>
        </w:rPr>
        <w:t>Career Development International</w:t>
      </w:r>
      <w:r w:rsidRPr="002755BA">
        <w:t>, 16: 446–468.</w:t>
      </w:r>
    </w:p>
    <w:p w14:paraId="76D999BE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Bozionelos, N., Kostopoulos, K., Van Der Heijden, B., Rousseau, D. M., Bozionelos, G., Hoyland, T., Mia, R., Marzec, I., Jędrzejowicz, P., Epitropaki, O., Mikkelsen, A., Scholarios, D., &amp; Van der Heijde, C. 2016. Employability and job performance as links in the relationship between mentoring receipt and career success: A study in SMEs. </w:t>
      </w:r>
      <w:r w:rsidRPr="002755BA">
        <w:rPr>
          <w:i/>
        </w:rPr>
        <w:t>Group &amp; Organization Management</w:t>
      </w:r>
      <w:r w:rsidRPr="002755BA">
        <w:t>, 41: 135-171.</w:t>
      </w:r>
    </w:p>
    <w:p w14:paraId="14EBF3DB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lastRenderedPageBreak/>
        <w:t xml:space="preserve">Bretz, R. D., &amp; Judge, T. A. 1994. Person-organization fit and the theory of work adjustment: Implications for satisfaction, tenure, and career success. </w:t>
      </w:r>
      <w:r w:rsidRPr="002755BA">
        <w:rPr>
          <w:i/>
          <w:iCs/>
        </w:rPr>
        <w:t>Journal of Vocational Behavior</w:t>
      </w:r>
      <w:r w:rsidRPr="002755BA">
        <w:t>, 44: 32-54.</w:t>
      </w:r>
    </w:p>
    <w:p w14:paraId="3AF6C657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Briscoe, J. P., Henagan, S. C., Burton, J. P., &amp; Murphy, W. M. 2012. Coping with an insecure employment environment: The differing roles of protean and boundaryless career orientations. </w:t>
      </w:r>
      <w:r w:rsidRPr="002755BA">
        <w:rPr>
          <w:i/>
          <w:iCs/>
        </w:rPr>
        <w:t>Journal of Vocational Behavior</w:t>
      </w:r>
      <w:r w:rsidRPr="002755BA">
        <w:t>, 80: 308–316.</w:t>
      </w:r>
    </w:p>
    <w:p w14:paraId="2823D0C6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Byrne, Z. S., Dik, B. J., &amp; Chiaburu, D. S. 2008. Alternatives to traditional mentoring in fostering career success. </w:t>
      </w:r>
      <w:r w:rsidRPr="002755BA">
        <w:rPr>
          <w:i/>
          <w:iCs/>
        </w:rPr>
        <w:t>Journal of Vocational Behavior</w:t>
      </w:r>
      <w:r w:rsidRPr="002755BA">
        <w:t>, 72: 429–442.</w:t>
      </w:r>
    </w:p>
    <w:p w14:paraId="010CF541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Chen, D. R., Lin, Y. Y., &amp; Chung, K. P. 2008. </w:t>
      </w:r>
      <w:r w:rsidRPr="002755BA">
        <w:t xml:space="preserve">Career stress and female managers’ health in Taiwan’s hospitals: A multilevel model approach. </w:t>
      </w:r>
      <w:r w:rsidRPr="002755BA">
        <w:rPr>
          <w:i/>
          <w:iCs/>
        </w:rPr>
        <w:t>Health Care Management Review</w:t>
      </w:r>
      <w:r w:rsidRPr="002755BA">
        <w:t>, 33: 40–50.</w:t>
      </w:r>
    </w:p>
    <w:p w14:paraId="6929705D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Chênevert, D., &amp; Tremblay, M. 2002. Managerial career success in Canadian organizations: Is gender a determinant? </w:t>
      </w:r>
      <w:r w:rsidRPr="002755BA">
        <w:rPr>
          <w:i/>
          <w:iCs/>
        </w:rPr>
        <w:t>The International Journal of Human Resource Management</w:t>
      </w:r>
      <w:r w:rsidRPr="002755BA">
        <w:t>, 13: 920–941.</w:t>
      </w:r>
    </w:p>
    <w:p w14:paraId="75C89100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Cheramie, R. 2013. An examination of feedback-seeking behaviors, the feedback source and career success. </w:t>
      </w:r>
      <w:r w:rsidRPr="002755BA">
        <w:rPr>
          <w:i/>
          <w:iCs/>
        </w:rPr>
        <w:t>Career Development International</w:t>
      </w:r>
      <w:r w:rsidRPr="002755BA">
        <w:t>, 18: 712–731.</w:t>
      </w:r>
    </w:p>
    <w:p w14:paraId="2A6FA3EA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Cheung, Y. H., Herndon, N. C., &amp; Dougherty, T. W. 2016. Core self-evaluations and salary attainment: The moderating role of the developmental network. </w:t>
      </w:r>
      <w:r w:rsidRPr="002755BA">
        <w:rPr>
          <w:i/>
          <w:iCs/>
        </w:rPr>
        <w:t>International Journal of Human Resource Management</w:t>
      </w:r>
      <w:r w:rsidRPr="002755BA">
        <w:t>, 27: 67–87.</w:t>
      </w:r>
    </w:p>
    <w:p w14:paraId="17F005AD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Childs, A. K. R. 1986. Successfully predicting career success: An application of the biographical inventory. </w:t>
      </w:r>
      <w:r w:rsidRPr="002755BA">
        <w:rPr>
          <w:i/>
          <w:iCs/>
        </w:rPr>
        <w:t>Journal of Applied Psychology</w:t>
      </w:r>
      <w:r w:rsidRPr="002755BA">
        <w:t>, 71: 3–8.</w:t>
      </w:r>
    </w:p>
    <w:p w14:paraId="6E168421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Cho, T., &amp; Ryu, K. 2016. The impacts of family-work conflict and social comparison standards on Chinese women faculties’ career expectation and success, moderating by self-efficacy. </w:t>
      </w:r>
      <w:r w:rsidRPr="002755BA">
        <w:rPr>
          <w:i/>
        </w:rPr>
        <w:t>Career Development International</w:t>
      </w:r>
      <w:r w:rsidRPr="002755BA">
        <w:t>, 21: 299-316.</w:t>
      </w:r>
    </w:p>
    <w:p w14:paraId="70D7CE5C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lastRenderedPageBreak/>
        <w:t xml:space="preserve">Choi, D., Oh, I. S., Guay, R. P., &amp; Lee, E. 2011. Why do emotionally intelligent people have positive work attitudes? The mediating role of situational judgment effectiveness. </w:t>
      </w:r>
      <w:r w:rsidRPr="002755BA">
        <w:rPr>
          <w:i/>
        </w:rPr>
        <w:t>International Journal of Selection and Assessment</w:t>
      </w:r>
      <w:r w:rsidRPr="002755BA">
        <w:t>, 19: 352-362.</w:t>
      </w:r>
    </w:p>
    <w:p w14:paraId="2214A0AD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Chow, I. H. S. 2002. Organizational socialization and career success of Asian managers. </w:t>
      </w:r>
      <w:r w:rsidRPr="002755BA">
        <w:rPr>
          <w:i/>
          <w:iCs/>
        </w:rPr>
        <w:t>International Journal of Human Resource Management</w:t>
      </w:r>
      <w:r w:rsidRPr="002755BA">
        <w:t>, 13: 720–737.</w:t>
      </w:r>
    </w:p>
    <w:p w14:paraId="0C64CD11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Chudzikowski, K. 2012. Career transitions and career success in the “new” career era. </w:t>
      </w:r>
      <w:r w:rsidRPr="002755BA">
        <w:rPr>
          <w:i/>
          <w:iCs/>
        </w:rPr>
        <w:t>Journal of Vocational Behavior</w:t>
      </w:r>
      <w:r w:rsidRPr="002755BA">
        <w:t>, 81: 298–306.</w:t>
      </w:r>
    </w:p>
    <w:p w14:paraId="121BABD8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Clark, M., &amp; Arnold, J. 2008. The nature, prevalence and correlates of generativity among men in middle career. </w:t>
      </w:r>
      <w:r w:rsidRPr="002755BA">
        <w:rPr>
          <w:i/>
          <w:iCs/>
        </w:rPr>
        <w:t>Journal of Vocational Behavior</w:t>
      </w:r>
      <w:r w:rsidRPr="002755BA">
        <w:t>, 73: 473–484.</w:t>
      </w:r>
    </w:p>
    <w:p w14:paraId="4A9C2674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Cocchiara, F. K., Kwesiga, E., Bell, M. P., &amp; Baruch, Y. 2010. Influences on perceived career success: Findings from US graduate business degree alumni. </w:t>
      </w:r>
      <w:r w:rsidRPr="002755BA">
        <w:rPr>
          <w:i/>
        </w:rPr>
        <w:t>Career Development International</w:t>
      </w:r>
      <w:r w:rsidRPr="002755BA">
        <w:t>, 15: 39–58.</w:t>
      </w:r>
    </w:p>
    <w:p w14:paraId="637C17B1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Cochran, D. B., Wang, E. W., Stevenson, S. J., Johnson, L. E., &amp; Crews, C. 2011. Adolescent occupational aspirations: Test of Gottfredson’s theory of circumscription and compromise. </w:t>
      </w:r>
      <w:r w:rsidRPr="002755BA">
        <w:rPr>
          <w:i/>
          <w:iCs/>
        </w:rPr>
        <w:t>The Career Development Quarterly</w:t>
      </w:r>
      <w:r w:rsidRPr="002755BA">
        <w:t>, 59: 412–427.</w:t>
      </w:r>
    </w:p>
    <w:p w14:paraId="2AA5BC31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Cohen, A., Granot-Shilovsky, L., &amp; Yishai, Y. 2007. The relationship between personal, role, and organizational variables and promotion to managerial positions in the Israeli educational system. </w:t>
      </w:r>
      <w:r w:rsidRPr="002755BA">
        <w:rPr>
          <w:i/>
          <w:iCs/>
        </w:rPr>
        <w:t>Personnel Review</w:t>
      </w:r>
      <w:r w:rsidRPr="002755BA">
        <w:t>, 36: 6–22.</w:t>
      </w:r>
    </w:p>
    <w:p w14:paraId="333163F1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Colakoglu, S. N. 2011. The impact of career boundarylessness on subjective career success: The role of career competencies, career autonomy, and career insecurity. </w:t>
      </w:r>
      <w:r w:rsidRPr="002755BA">
        <w:rPr>
          <w:i/>
          <w:iCs/>
        </w:rPr>
        <w:t>Journal of Vocational Behavior</w:t>
      </w:r>
      <w:r w:rsidRPr="002755BA">
        <w:t>, 79: 47–59.</w:t>
      </w:r>
    </w:p>
    <w:p w14:paraId="08D3DA9D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Converse, P. D., Pathak, J., DePaul-Haddock, A. M., Gotlib, T., &amp; Merbedone, M. 2012. Controlling your environment and yourself: Implications for career success. </w:t>
      </w:r>
      <w:r w:rsidRPr="002755BA">
        <w:rPr>
          <w:i/>
          <w:iCs/>
        </w:rPr>
        <w:t>Journal of Vocational Behavior</w:t>
      </w:r>
      <w:r w:rsidRPr="002755BA">
        <w:t>, 80: 148–159.</w:t>
      </w:r>
    </w:p>
    <w:p w14:paraId="42766624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lastRenderedPageBreak/>
        <w:t xml:space="preserve">Converse, P. D., Thackray, M., Piccone, K., Sudduth, M. M., Tocci, M. C., &amp; Miloslavic, S. A. 2016. Integrating self-control with physical attractiveness and cognitive ability to examine pathways to career success. </w:t>
      </w:r>
      <w:r w:rsidRPr="002755BA">
        <w:rPr>
          <w:i/>
          <w:iCs/>
        </w:rPr>
        <w:t>Journal of Occupational and Organizational Psychology</w:t>
      </w:r>
      <w:r w:rsidRPr="002755BA">
        <w:t>, 89: 73–91.</w:t>
      </w:r>
    </w:p>
    <w:p w14:paraId="53395A41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Cotton, R. D., Shen, Y., &amp; Livne-Tarandach, R. 2011. On becoming extraordinary: The content and structure of the developmental networks of major league baseball hall of famers. </w:t>
      </w:r>
      <w:r w:rsidRPr="002755BA">
        <w:rPr>
          <w:i/>
          <w:iCs/>
        </w:rPr>
        <w:t>Academy of Management Journal</w:t>
      </w:r>
      <w:r w:rsidRPr="002755BA">
        <w:t>, 54: 15–46.</w:t>
      </w:r>
    </w:p>
    <w:p w14:paraId="5A484E06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fr-CH"/>
        </w:rPr>
        <w:t xml:space="preserve">Cox, T. H., &amp; Harquail, C. V. 1991. </w:t>
      </w:r>
      <w:r w:rsidRPr="002755BA">
        <w:t xml:space="preserve">Career paths and career success in the early career stages of male and female MBAs. </w:t>
      </w:r>
      <w:r w:rsidRPr="002755BA">
        <w:rPr>
          <w:i/>
          <w:iCs/>
        </w:rPr>
        <w:t>Journal of Vocational Behavior</w:t>
      </w:r>
      <w:r w:rsidRPr="002755BA">
        <w:t>, 39: 54–75.</w:t>
      </w:r>
    </w:p>
    <w:p w14:paraId="22E610ED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fr-CH"/>
        </w:rPr>
        <w:t xml:space="preserve">Dahling, J. J., &amp; Lauricella, T. K. 2017. </w:t>
      </w:r>
      <w:r w:rsidRPr="002755BA">
        <w:t xml:space="preserve">Linking job design to subjective career success: A test of self-determination theory. </w:t>
      </w:r>
      <w:r w:rsidRPr="002755BA">
        <w:rPr>
          <w:i/>
          <w:iCs/>
        </w:rPr>
        <w:t>Journal of Career Assessment</w:t>
      </w:r>
      <w:r w:rsidRPr="002755BA">
        <w:t>, 25: 371–388.</w:t>
      </w:r>
    </w:p>
    <w:p w14:paraId="6F241848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Day, R., &amp; Allen, T. D. 2004. The relationship between career motivation and self-efficacy with protégé career success. </w:t>
      </w:r>
      <w:r w:rsidRPr="002755BA">
        <w:rPr>
          <w:i/>
          <w:iCs/>
        </w:rPr>
        <w:t>Journal of Vocational Behavior</w:t>
      </w:r>
      <w:r w:rsidRPr="002755BA">
        <w:t>, 64: 72–91.</w:t>
      </w:r>
    </w:p>
    <w:p w14:paraId="56C4673C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De Haro, J. M., Castejón, J. L., &amp; Gilar, R. 2013. General mental ability as moderator of personality traits as predictors of early career success. </w:t>
      </w:r>
      <w:r w:rsidRPr="002755BA">
        <w:rPr>
          <w:i/>
          <w:iCs/>
        </w:rPr>
        <w:t>Journal of Vocational Behavior</w:t>
      </w:r>
      <w:r w:rsidRPr="002755BA">
        <w:t>, 83: 171–180.</w:t>
      </w:r>
    </w:p>
    <w:p w14:paraId="47B943FC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fr-CH"/>
        </w:rPr>
        <w:t xml:space="preserve">De Vos, A., &amp; Soens, N. 2008. </w:t>
      </w:r>
      <w:r w:rsidRPr="002755BA">
        <w:t xml:space="preserve">Protean attitude and career success: The mediating role of self-management. </w:t>
      </w:r>
      <w:r w:rsidRPr="002755BA">
        <w:rPr>
          <w:i/>
          <w:iCs/>
        </w:rPr>
        <w:t>Journal of Vocational Behavior</w:t>
      </w:r>
      <w:r w:rsidRPr="002755BA">
        <w:t>, 73: 449–456.</w:t>
      </w:r>
    </w:p>
    <w:p w14:paraId="2971F68F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fr-CH"/>
        </w:rPr>
        <w:t xml:space="preserve">De Vos, A., De Clippeleer, I., &amp; Dewilde, T. 2009. </w:t>
      </w:r>
      <w:r w:rsidRPr="002755BA">
        <w:t xml:space="preserve">Proactive career behaviours and career success during the early career. </w:t>
      </w:r>
      <w:r w:rsidRPr="002755BA">
        <w:rPr>
          <w:i/>
          <w:iCs/>
        </w:rPr>
        <w:t>Journal of Occupational and Organizational Psychology</w:t>
      </w:r>
      <w:r w:rsidRPr="002755BA">
        <w:t>, 82: 761–777.</w:t>
      </w:r>
    </w:p>
    <w:p w14:paraId="140CA7E4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De Vos, A., De Hauw, S., &amp; Van der Heijden, B. I. 2011. Competency development and career success: The mediating role of employability. </w:t>
      </w:r>
      <w:r w:rsidRPr="002755BA">
        <w:rPr>
          <w:i/>
        </w:rPr>
        <w:t>Journal of Vocational Behavior</w:t>
      </w:r>
      <w:r w:rsidRPr="002755BA">
        <w:t>, 79: 438-447.</w:t>
      </w:r>
    </w:p>
    <w:p w14:paraId="4491846F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fr-CH"/>
        </w:rPr>
        <w:lastRenderedPageBreak/>
        <w:t xml:space="preserve">De Vos, A., Dewettinck, K., &amp; Buyens, D. 2009. </w:t>
      </w:r>
      <w:r w:rsidRPr="002755BA">
        <w:t xml:space="preserve">The professional career on the right track: A study on the interaction between career self-management and organizational career management in explaining employee outcomes. </w:t>
      </w:r>
      <w:r w:rsidRPr="002755BA">
        <w:rPr>
          <w:i/>
          <w:iCs/>
        </w:rPr>
        <w:t>European Journal of Work and Organizational Psychology</w:t>
      </w:r>
      <w:r w:rsidRPr="002755BA">
        <w:t>, 18: 55–80.</w:t>
      </w:r>
    </w:p>
    <w:p w14:paraId="1D926F6B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Dikkers, J., Van Engen, M., &amp; Vinkenburg, C. 2010. </w:t>
      </w:r>
      <w:r w:rsidRPr="002755BA">
        <w:t xml:space="preserve">Flexible work: Ambitious parents' recipe for career success in The Netherlands. </w:t>
      </w:r>
      <w:r w:rsidRPr="002755BA">
        <w:rPr>
          <w:i/>
        </w:rPr>
        <w:t>Career Development International</w:t>
      </w:r>
      <w:r w:rsidRPr="002755BA">
        <w:t>, 15: 562–582.</w:t>
      </w:r>
    </w:p>
    <w:p w14:paraId="15C90E3A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Dilchert, S., &amp; Ones, D. S. 2008. Personality and extrinsic career success. </w:t>
      </w:r>
      <w:r w:rsidRPr="002755BA">
        <w:rPr>
          <w:i/>
          <w:iCs/>
        </w:rPr>
        <w:t>Zeitschrift für Personalpsychologie</w:t>
      </w:r>
      <w:r w:rsidRPr="002755BA">
        <w:t>, 7: 1–23.</w:t>
      </w:r>
    </w:p>
    <w:p w14:paraId="5D337CF1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Dolan, S. L., Bejarano, A., &amp; Tzafrir, S. 2011. Exploring the moderating effect of gender in the relationship between individuals’ aspirations and career success among engineers in Peru. </w:t>
      </w:r>
      <w:r w:rsidRPr="002755BA">
        <w:rPr>
          <w:i/>
          <w:iCs/>
        </w:rPr>
        <w:t>International Journal of Human Resource Management</w:t>
      </w:r>
      <w:r w:rsidRPr="002755BA">
        <w:t>, 22: 3146.</w:t>
      </w:r>
    </w:p>
    <w:p w14:paraId="1B4D1A65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Dougherty, T. W., Dreher, G. F., Arunachalam, V., &amp; Wilbanks, J. E. 2013. Mentor status, occupational context, and protégé career outcomes: Differential returns for males and females. </w:t>
      </w:r>
      <w:r w:rsidRPr="002755BA">
        <w:rPr>
          <w:i/>
          <w:iCs/>
        </w:rPr>
        <w:t>Journal of Vocational Behavior</w:t>
      </w:r>
      <w:r w:rsidRPr="002755BA">
        <w:t>, 83: 514–527.</w:t>
      </w:r>
    </w:p>
    <w:p w14:paraId="77FA5D4B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Dreher, G. F., &amp; Bretz, R. D. 1990. </w:t>
      </w:r>
      <w:r w:rsidRPr="002755BA">
        <w:t xml:space="preserve">Cognitive ability and career attainment: Moderating effects of early career success. </w:t>
      </w:r>
      <w:r w:rsidRPr="002755BA">
        <w:rPr>
          <w:i/>
          <w:iCs/>
        </w:rPr>
        <w:t>Journal of Applied Psychology</w:t>
      </w:r>
      <w:r w:rsidRPr="002755BA">
        <w:t>, 76: 392–397.</w:t>
      </w:r>
    </w:p>
    <w:p w14:paraId="5ADA06D2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Dreher, G. F., &amp; Chargois, J. A. 1998. Gender, mentoring experiences, and salary attainment among graduates of an historically black university. </w:t>
      </w:r>
      <w:r w:rsidRPr="002755BA">
        <w:rPr>
          <w:i/>
          <w:iCs/>
        </w:rPr>
        <w:t>Journal of Vocational Behavior</w:t>
      </w:r>
      <w:r w:rsidRPr="002755BA">
        <w:t>, 53: 401–416.</w:t>
      </w:r>
    </w:p>
    <w:p w14:paraId="79449ACD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Dreher, G. F., &amp; Cox, T. H. 1996. </w:t>
      </w:r>
      <w:r w:rsidRPr="002755BA">
        <w:t xml:space="preserve">Race, gender, and opportunity: A study of compensation attainment and the establishment of mentoring relationships. </w:t>
      </w:r>
      <w:r w:rsidRPr="002755BA">
        <w:rPr>
          <w:i/>
          <w:iCs/>
        </w:rPr>
        <w:t>Journal of Applied Psychology</w:t>
      </w:r>
      <w:r w:rsidRPr="002755BA">
        <w:t>, 81: 297–308.</w:t>
      </w:r>
    </w:p>
    <w:p w14:paraId="57F3959E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fr-CH"/>
        </w:rPr>
        <w:lastRenderedPageBreak/>
        <w:t xml:space="preserve">Dries, N., Pepermans, R., &amp; De Kerpel, E. 2008. </w:t>
      </w:r>
      <w:r w:rsidRPr="002755BA">
        <w:t xml:space="preserve">Exploring four generations' beliefs about career: Is “satisfied” the new “successful”? </w:t>
      </w:r>
      <w:r w:rsidRPr="002755BA">
        <w:rPr>
          <w:i/>
        </w:rPr>
        <w:t>Journal of Managerial Psychology</w:t>
      </w:r>
      <w:r w:rsidRPr="002755BA">
        <w:t>, 23: 907-928.</w:t>
      </w:r>
    </w:p>
    <w:p w14:paraId="36BFC503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Dries, N., Pepermans, R., Hofmans, J., &amp; Rypens, L. 2009. Development and validation of an objective intra-organizational career success measure for managers. </w:t>
      </w:r>
      <w:r w:rsidRPr="002755BA">
        <w:rPr>
          <w:i/>
          <w:iCs/>
        </w:rPr>
        <w:t>Journal of Organizational Behavior</w:t>
      </w:r>
      <w:r w:rsidRPr="002755BA">
        <w:t>, 30: 543–560.</w:t>
      </w:r>
    </w:p>
    <w:p w14:paraId="75F5CC2B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Eby, L. T., Butts, M., &amp; Lockwood, A. 2003. Predictors of success in the era of the boundaryless career. </w:t>
      </w:r>
      <w:r w:rsidRPr="002755BA">
        <w:rPr>
          <w:i/>
          <w:iCs/>
        </w:rPr>
        <w:t>Journal of Organizational Behavior</w:t>
      </w:r>
      <w:r w:rsidRPr="002755BA">
        <w:t>, 24: 689–708.</w:t>
      </w:r>
    </w:p>
    <w:p w14:paraId="71A683C8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Eby, L. T., Durley, J. R., Evans, S. C., &amp; Ragins, B. R. 2006. The relationship between short-term mentoring benefits and long-term mentor outcomes. </w:t>
      </w:r>
      <w:r w:rsidRPr="002755BA">
        <w:rPr>
          <w:i/>
          <w:iCs/>
        </w:rPr>
        <w:t>Journal of Vocational Behavior</w:t>
      </w:r>
      <w:r w:rsidRPr="002755BA">
        <w:t>, 69: 424–444.</w:t>
      </w:r>
    </w:p>
    <w:p w14:paraId="1C1A7ABB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Enache, M., Sallan, J. M., Simo, P., &amp; Fernandez, V. 2011. Examining the impact of protean and boundaryless career attitudes upon subjective career success. </w:t>
      </w:r>
      <w:r w:rsidRPr="002755BA">
        <w:rPr>
          <w:i/>
          <w:iCs/>
        </w:rPr>
        <w:t>Journal of Management and Organization</w:t>
      </w:r>
      <w:r w:rsidRPr="002755BA">
        <w:t>, 17: 460–474.</w:t>
      </w:r>
    </w:p>
    <w:p w14:paraId="3EE32124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Ensher, E. A., Thomas, C., &amp; Murphy, S. E. 2001. Comparison of traditional, step-ahead, and peer mentoring on protégés' support, satisfaction, and perceptions of career success: A social exchange perspective. </w:t>
      </w:r>
      <w:r w:rsidRPr="002755BA">
        <w:rPr>
          <w:i/>
        </w:rPr>
        <w:t>Journal of Business and Psychology</w:t>
      </w:r>
      <w:r w:rsidRPr="002755BA">
        <w:t>, 15: 419-438.</w:t>
      </w:r>
    </w:p>
    <w:p w14:paraId="2A7B2750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Erdogan, B., &amp; Bauer, T. N. 2005. </w:t>
      </w:r>
      <w:r w:rsidRPr="002755BA">
        <w:t xml:space="preserve">Enhancing career beneﬁts of employee proactive personality: The role of ﬁt with jobs and organizations. </w:t>
      </w:r>
      <w:r w:rsidRPr="002755BA">
        <w:rPr>
          <w:i/>
          <w:iCs/>
        </w:rPr>
        <w:t>Personnel Psychology</w:t>
      </w:r>
      <w:r w:rsidRPr="002755BA">
        <w:t>, 58: 859–891.</w:t>
      </w:r>
    </w:p>
    <w:p w14:paraId="519FFB9B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Erdogan, B., Kraimer, M. L., &amp; Liden, R. C. 2004. </w:t>
      </w:r>
      <w:r w:rsidRPr="002755BA">
        <w:t xml:space="preserve">Work value congruence and intrinsic career success: The compensatory roles of leader-member exchange and perceived organizational support. </w:t>
      </w:r>
      <w:r w:rsidRPr="002755BA">
        <w:rPr>
          <w:i/>
        </w:rPr>
        <w:t>Personnel Psychology</w:t>
      </w:r>
      <w:r w:rsidRPr="002755BA">
        <w:t>, 57: 305-332.</w:t>
      </w:r>
    </w:p>
    <w:p w14:paraId="01845775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lastRenderedPageBreak/>
        <w:t xml:space="preserve">Fang, T., Zikic, J., &amp; Novicevic, M. M. 2009. </w:t>
      </w:r>
      <w:r w:rsidRPr="002755BA">
        <w:t xml:space="preserve">Career success of immigrant professionals: Stock and flow of their career capital. </w:t>
      </w:r>
      <w:r w:rsidRPr="002755BA">
        <w:rPr>
          <w:i/>
          <w:iCs/>
        </w:rPr>
        <w:t>International Journal of Manpower</w:t>
      </w:r>
      <w:r w:rsidRPr="002755BA">
        <w:t>, 30: 472–488.</w:t>
      </w:r>
    </w:p>
    <w:p w14:paraId="4D1BD76E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Forret, M. L., &amp; Dougherty, T. W. 2004. Networking behaviors and career outcomes: Differences for men and women? </w:t>
      </w:r>
      <w:r w:rsidRPr="002755BA">
        <w:rPr>
          <w:i/>
          <w:iCs/>
        </w:rPr>
        <w:t>Journal of Organizational Behavior</w:t>
      </w:r>
      <w:r w:rsidRPr="002755BA">
        <w:t>, 25: 419–437.</w:t>
      </w:r>
    </w:p>
    <w:p w14:paraId="40246C15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Francis-Smythe, J., Haase, S., Thomas, E., &amp; Steele, C. 2013. Development and validation of the career competencies indicator (CCI). </w:t>
      </w:r>
      <w:r w:rsidRPr="002755BA">
        <w:rPr>
          <w:i/>
        </w:rPr>
        <w:t>Journal of Career Assessment</w:t>
      </w:r>
      <w:r w:rsidRPr="002755BA">
        <w:t>, 21: 227-248.</w:t>
      </w:r>
    </w:p>
    <w:p w14:paraId="50532DC1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Ganzach, Y., &amp; Pazy, A. 2015. Cognitive versus non-cognitive individual differences and the dynamics of career success. </w:t>
      </w:r>
      <w:r w:rsidRPr="002755BA">
        <w:rPr>
          <w:i/>
          <w:iCs/>
        </w:rPr>
        <w:t>Applied Psychology: An International Review</w:t>
      </w:r>
      <w:r w:rsidRPr="002755BA">
        <w:t>, 64: 701–726.</w:t>
      </w:r>
    </w:p>
    <w:p w14:paraId="220F33EF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Gao‐Urhahn, X., Biemann, T., &amp; Jaros, S. J. 2016. </w:t>
      </w:r>
      <w:r w:rsidRPr="002755BA">
        <w:t xml:space="preserve">How affective commitment to the organization changes over time: A longitudinal analysis of the reciprocal relationships between affective organizational commitment and income. </w:t>
      </w:r>
      <w:r w:rsidRPr="002755BA">
        <w:rPr>
          <w:i/>
        </w:rPr>
        <w:t>Journal of Organizational Behavior,</w:t>
      </w:r>
      <w:r w:rsidRPr="002755BA">
        <w:t xml:space="preserve"> 37: 515 – 536.</w:t>
      </w:r>
    </w:p>
    <w:p w14:paraId="3C48241A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fr-CH"/>
        </w:rPr>
        <w:t xml:space="preserve">Garcia, J. M. D., &amp; Costa, J. L. C. 2014. </w:t>
      </w:r>
      <w:r w:rsidRPr="002755BA">
        <w:t xml:space="preserve">Does trait emotional intelligence predict unique variance in early career success beyond IQ and personality? </w:t>
      </w:r>
      <w:r w:rsidRPr="002755BA">
        <w:rPr>
          <w:i/>
          <w:iCs/>
        </w:rPr>
        <w:t>Journal of Career Assessment</w:t>
      </w:r>
      <w:r w:rsidRPr="002755BA">
        <w:t>, 22: 715–725.</w:t>
      </w:r>
    </w:p>
    <w:p w14:paraId="369DCFD7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Gowan, M. A. 2012. Employability, well-being and job satisfaction following a job loss. </w:t>
      </w:r>
      <w:r w:rsidRPr="002755BA">
        <w:rPr>
          <w:i/>
          <w:iCs/>
        </w:rPr>
        <w:t>Journal of Managerial Psychology</w:t>
      </w:r>
      <w:r w:rsidRPr="002755BA">
        <w:t>, 27: 780–798.</w:t>
      </w:r>
    </w:p>
    <w:p w14:paraId="5F3B2F24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Grimland, S., Vigoda-Gadot, E., &amp; Baruch, Y. 2012. Career attitudes and success of managers: The impact of chance event, protean, and traditional careers. </w:t>
      </w:r>
      <w:r w:rsidRPr="002755BA">
        <w:rPr>
          <w:i/>
          <w:iCs/>
        </w:rPr>
        <w:t>The International Journal of Human Resource Management</w:t>
      </w:r>
      <w:r w:rsidRPr="002755BA">
        <w:t>, 23: 1074–1094.</w:t>
      </w:r>
    </w:p>
    <w:p w14:paraId="7C8C4F37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Grote, G., &amp; Raeder, S. 2009. Careers and identity in flexible working: Do flexible identities fare better? </w:t>
      </w:r>
      <w:r w:rsidRPr="002755BA">
        <w:rPr>
          <w:i/>
          <w:iCs/>
        </w:rPr>
        <w:t>Human Relations</w:t>
      </w:r>
      <w:r w:rsidRPr="002755BA">
        <w:t>, 62: 219–244.</w:t>
      </w:r>
    </w:p>
    <w:p w14:paraId="2DC7FAB3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lastRenderedPageBreak/>
        <w:t xml:space="preserve">Guan, Y., Wang, Z., Dong, Z., Liu, Y., Yue, Y., Liu, H., Zhang, Y., Zhou, W., &amp; Liu, H. 2013. </w:t>
      </w:r>
      <w:r w:rsidRPr="002755BA">
        <w:t xml:space="preserve">Career locus of control and career success among Chinese employees: A multidimensional approach. </w:t>
      </w:r>
      <w:r w:rsidRPr="002755BA">
        <w:rPr>
          <w:i/>
          <w:iCs/>
        </w:rPr>
        <w:t>Journal of Career Assessment</w:t>
      </w:r>
      <w:r w:rsidRPr="002755BA">
        <w:t>, 21: 295–310.</w:t>
      </w:r>
    </w:p>
    <w:p w14:paraId="6BE97978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Guan, Y., Wen, Y., Chen, S. X., Liu, H., Si, W., Liu, Y., Wang, Y., Fu, R., Zhang, Y., &amp; Dong, Z. 2014. </w:t>
      </w:r>
      <w:r w:rsidRPr="002755BA">
        <w:t xml:space="preserve">When do salary and job level predict career satisfaction and turnover intention among Chinese managers? The role of perceived organizational career management and career anchor. </w:t>
      </w:r>
      <w:r w:rsidRPr="002755BA">
        <w:rPr>
          <w:i/>
        </w:rPr>
        <w:t>European Journal of Work and Organizational Psychology</w:t>
      </w:r>
      <w:r w:rsidRPr="002755BA">
        <w:t>, 23: 596-607.</w:t>
      </w:r>
    </w:p>
    <w:p w14:paraId="76E5E5A1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Guan, Y., Zhou, W., Ye, L., Jiang, P., &amp; Zhou, Y. 2015. Perceived organizational career management and career adaptability as predictors of success and turnover intention among Chinese employees. </w:t>
      </w:r>
      <w:r w:rsidRPr="002755BA">
        <w:rPr>
          <w:i/>
          <w:iCs/>
        </w:rPr>
        <w:t>Journal of Vocational Behavior</w:t>
      </w:r>
      <w:r w:rsidRPr="002755BA">
        <w:t>, 88: 230–237.</w:t>
      </w:r>
    </w:p>
    <w:p w14:paraId="6CA74733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fr-CH"/>
        </w:rPr>
        <w:t xml:space="preserve">Guerrero, S., Jeanblanc, H., &amp; Veilleux, M. 2016. </w:t>
      </w:r>
      <w:r w:rsidRPr="002755BA">
        <w:t xml:space="preserve">Development idiosyncratic deals and career success. </w:t>
      </w:r>
      <w:r w:rsidRPr="002755BA">
        <w:rPr>
          <w:i/>
        </w:rPr>
        <w:t>Career Development International</w:t>
      </w:r>
      <w:r w:rsidRPr="002755BA">
        <w:t>, 21: 19-30.</w:t>
      </w:r>
    </w:p>
    <w:p w14:paraId="68635727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Gurbuz, S., Habiboglu, O. S., &amp; Bingol, D. 2016. </w:t>
      </w:r>
      <w:r w:rsidRPr="002755BA">
        <w:t xml:space="preserve">Who is being judged promotable: Good actors, high performers, highly committed or birds of a feather? </w:t>
      </w:r>
      <w:r w:rsidRPr="002755BA">
        <w:rPr>
          <w:i/>
          <w:iCs/>
        </w:rPr>
        <w:t>International Journal of Selection and Assessment</w:t>
      </w:r>
      <w:r w:rsidRPr="002755BA">
        <w:t>, 24: 197–208.</w:t>
      </w:r>
    </w:p>
    <w:p w14:paraId="46135519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Gutteridge, T. G. 1973. Predicting career success of graduate business school alumni. </w:t>
      </w:r>
      <w:r w:rsidRPr="002755BA">
        <w:rPr>
          <w:i/>
          <w:iCs/>
        </w:rPr>
        <w:t>Academy of Management Journal</w:t>
      </w:r>
      <w:r w:rsidRPr="002755BA">
        <w:t>, 16: 129–137.</w:t>
      </w:r>
    </w:p>
    <w:p w14:paraId="6EB4896E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Hamori, M. 2007. Career success after stigmatizing organizational events. </w:t>
      </w:r>
      <w:r w:rsidRPr="002755BA">
        <w:rPr>
          <w:i/>
        </w:rPr>
        <w:t>Human Resource Management</w:t>
      </w:r>
      <w:r w:rsidRPr="002755BA">
        <w:t>, 46: 493-511.</w:t>
      </w:r>
    </w:p>
    <w:p w14:paraId="1F0929A3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Hamori, M. 2014. Executive career success in search-firm-mediated moves across employers. </w:t>
      </w:r>
      <w:r w:rsidRPr="002755BA">
        <w:rPr>
          <w:i/>
          <w:iCs/>
        </w:rPr>
        <w:t>International Journal of Human Resource Management</w:t>
      </w:r>
      <w:r w:rsidRPr="002755BA">
        <w:t>, 25: 390–411.</w:t>
      </w:r>
    </w:p>
    <w:p w14:paraId="3D8F229D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Hamori, M., &amp; Kakarika, M. 2009. External labor market strategy and career success: CEO careers in Europe and the United States. </w:t>
      </w:r>
      <w:r w:rsidRPr="002755BA">
        <w:rPr>
          <w:i/>
        </w:rPr>
        <w:t>Human Resource Management</w:t>
      </w:r>
      <w:r w:rsidRPr="002755BA">
        <w:t>, 48: 355-378.</w:t>
      </w:r>
    </w:p>
    <w:p w14:paraId="372FB70E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lastRenderedPageBreak/>
        <w:t xml:space="preserve">Hamori, M., &amp; Koyuncu, B. 2011. Career advancement in large organizations in Europe and the United States: Do international assignments add value? </w:t>
      </w:r>
      <w:r w:rsidRPr="002755BA">
        <w:rPr>
          <w:i/>
          <w:iCs/>
        </w:rPr>
        <w:t>The International Journal of Human Resource Management</w:t>
      </w:r>
      <w:r w:rsidRPr="002755BA">
        <w:t>, 22: 843–862.</w:t>
      </w:r>
    </w:p>
    <w:p w14:paraId="3C8E5BA5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Han, G. 2010. Trust and career satisfaction: The role of LMX. </w:t>
      </w:r>
      <w:r w:rsidRPr="002755BA">
        <w:rPr>
          <w:i/>
        </w:rPr>
        <w:t>Career Development International</w:t>
      </w:r>
      <w:r w:rsidRPr="002755BA">
        <w:t>, 15: 437-458.</w:t>
      </w:r>
    </w:p>
    <w:p w14:paraId="3C5E8E53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Harris, K. J., Kacmar, K. M., &amp; Carlson, D. S. 2006. An examination of temporal variables and relationship quality on promotability ratings. </w:t>
      </w:r>
      <w:r w:rsidRPr="002755BA">
        <w:rPr>
          <w:i/>
          <w:iCs/>
        </w:rPr>
        <w:t>Group &amp; Organization Management</w:t>
      </w:r>
      <w:r w:rsidRPr="002755BA">
        <w:t>, 31: 677–699.</w:t>
      </w:r>
    </w:p>
    <w:p w14:paraId="1286E7A3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Harvey, P., Harris, R. B., Harris, K. J., &amp; Wheeler, A. R. 2007. Attenuating the effects of social stress: The impact of political skill. </w:t>
      </w:r>
      <w:r w:rsidRPr="002755BA">
        <w:rPr>
          <w:i/>
          <w:iCs/>
        </w:rPr>
        <w:t>Journal of Occupational Health Psychology</w:t>
      </w:r>
      <w:r w:rsidRPr="002755BA">
        <w:t>, 12: 105–115.</w:t>
      </w:r>
    </w:p>
    <w:p w14:paraId="5C7117C1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Hayek, M., Thomas, C. H., Novicevic, M. M., &amp; Montalvo, D. 2016. Contextualizing human capital theory in a non-Western setting: Testing the pay-for-performance assumption. </w:t>
      </w:r>
      <w:r w:rsidRPr="002755BA">
        <w:rPr>
          <w:i/>
          <w:iCs/>
        </w:rPr>
        <w:t>Journal of Business Research</w:t>
      </w:r>
      <w:r w:rsidRPr="002755BA">
        <w:t>, 69: 928–935.</w:t>
      </w:r>
    </w:p>
    <w:p w14:paraId="79A92226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Heijde, C. M., &amp; Van Der Heijden, B. I. 2006. </w:t>
      </w:r>
      <w:r w:rsidRPr="002755BA">
        <w:t xml:space="preserve">A competence‐based and multidimensional operationalization and measurement of employability. </w:t>
      </w:r>
      <w:r w:rsidRPr="002755BA">
        <w:rPr>
          <w:i/>
        </w:rPr>
        <w:t>Human Resource Management</w:t>
      </w:r>
      <w:r w:rsidRPr="002755BA">
        <w:t>, 45: 449-476.</w:t>
      </w:r>
    </w:p>
    <w:p w14:paraId="6890003E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Hennekam, S. 2016. Competencies of older workers and its influence on career success and job satisfaction. </w:t>
      </w:r>
      <w:r w:rsidRPr="002755BA">
        <w:rPr>
          <w:i/>
        </w:rPr>
        <w:t>Employee Relations</w:t>
      </w:r>
      <w:r w:rsidRPr="002755BA">
        <w:t>, 38: 130-146.</w:t>
      </w:r>
    </w:p>
    <w:p w14:paraId="77662ED9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Heslin, P. A. 2003. Self- and other-referent criteria of career success. </w:t>
      </w:r>
      <w:r w:rsidRPr="002755BA">
        <w:rPr>
          <w:i/>
          <w:iCs/>
        </w:rPr>
        <w:t>Journal of Career Assessment</w:t>
      </w:r>
      <w:r w:rsidRPr="002755BA">
        <w:t>, 11: 262–286.</w:t>
      </w:r>
    </w:p>
    <w:p w14:paraId="2620435A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Higgins, M. C., Dobrow, S. R., &amp; Chandler, D. 2008. Never quite good enough: The paradox of sticky developmental relationships for elite university graduates. </w:t>
      </w:r>
      <w:r w:rsidRPr="002755BA">
        <w:rPr>
          <w:i/>
          <w:iCs/>
        </w:rPr>
        <w:t>Journal of Vocational Behavior</w:t>
      </w:r>
      <w:r w:rsidRPr="002755BA">
        <w:t>, 72: 207–224.</w:t>
      </w:r>
    </w:p>
    <w:p w14:paraId="3EC4ABBD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lastRenderedPageBreak/>
        <w:t xml:space="preserve">Hill, A. P., &amp; Wilson, R. M. S. 1996. Using the learning styles questionnaire to predict early career success in accounting: A power analysis. </w:t>
      </w:r>
      <w:r w:rsidRPr="002755BA">
        <w:rPr>
          <w:i/>
          <w:iCs/>
        </w:rPr>
        <w:t>Int. J. Sel. Assess.</w:t>
      </w:r>
      <w:r w:rsidRPr="002755BA">
        <w:t>, 4: 228–233.</w:t>
      </w:r>
    </w:p>
    <w:p w14:paraId="19FD358C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Hirschfeld, R. R., Thomas, C. H., &amp; Bernerth, J. B. 2011. Consequences of autonomous and team-oriented forms of dispositional proactivity for demonstrating advancement potential. </w:t>
      </w:r>
      <w:r w:rsidRPr="002755BA">
        <w:rPr>
          <w:i/>
          <w:iCs/>
        </w:rPr>
        <w:t>Journal of Vocational Behavior</w:t>
      </w:r>
      <w:r w:rsidRPr="002755BA">
        <w:t>, 78: 237–247.</w:t>
      </w:r>
    </w:p>
    <w:p w14:paraId="21FC0511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Hofmans, J., Dries, N., &amp; Pepermans, R. 2008. The career satisfaction scale: Response bias among men and women. </w:t>
      </w:r>
      <w:r w:rsidRPr="002755BA">
        <w:rPr>
          <w:i/>
          <w:iCs/>
        </w:rPr>
        <w:t>Journal of Vocational Behavior</w:t>
      </w:r>
      <w:r w:rsidRPr="002755BA">
        <w:t>, 73: 397–403.</w:t>
      </w:r>
    </w:p>
    <w:p w14:paraId="5C5B2268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Hofstetter, H., &amp; Cohen, A. 2014. The mediating role of job content plateau on the relationship between work experience characteristics and early retirement and turnover intentions. </w:t>
      </w:r>
      <w:r w:rsidRPr="002755BA">
        <w:rPr>
          <w:i/>
        </w:rPr>
        <w:t>Personnel Review</w:t>
      </w:r>
      <w:r w:rsidRPr="002755BA">
        <w:t>, 43: 350-376.</w:t>
      </w:r>
    </w:p>
    <w:p w14:paraId="2F43E9B1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Holland, M. G., Black, C. H., &amp; Miner, J. B. 1987. Using managerial role motivation theory to predict career success. </w:t>
      </w:r>
      <w:r w:rsidRPr="002755BA">
        <w:rPr>
          <w:i/>
        </w:rPr>
        <w:t>Health Care Management Review</w:t>
      </w:r>
      <w:r w:rsidRPr="002755BA">
        <w:t>, 12: 57-64.</w:t>
      </w:r>
    </w:p>
    <w:p w14:paraId="5B68F315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Holtschlag, C., Morales, C. E., Masuda, A. D., &amp; Maydeu-Olivares, A. 2013. Complementary person – culture values fit and hierarchical career status. </w:t>
      </w:r>
      <w:r w:rsidRPr="002755BA">
        <w:rPr>
          <w:i/>
        </w:rPr>
        <w:t>Journal of Vocational Behavior</w:t>
      </w:r>
      <w:r w:rsidRPr="002755BA">
        <w:t>, 82: 144–153.</w:t>
      </w:r>
    </w:p>
    <w:p w14:paraId="644246EA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Howes, N. J. 1981. Characteristics of career success: An additional input to selecting candidates for professional programs? </w:t>
      </w:r>
      <w:r w:rsidRPr="002755BA">
        <w:rPr>
          <w:i/>
          <w:iCs/>
        </w:rPr>
        <w:t>Journal of Vocational Behavior</w:t>
      </w:r>
      <w:r w:rsidRPr="002755BA">
        <w:t>, 18: 277–288.</w:t>
      </w:r>
    </w:p>
    <w:p w14:paraId="5DA77A7D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  <w:rPr>
          <w:i/>
          <w:iCs/>
        </w:rPr>
      </w:pPr>
      <w:r w:rsidRPr="00532DAA">
        <w:rPr>
          <w:iCs/>
          <w:lang w:val="de-CH"/>
        </w:rPr>
        <w:t xml:space="preserve">Hurley, A. E., &amp; Sonnenfeld, J. A. 1998. </w:t>
      </w:r>
      <w:r w:rsidRPr="002755BA">
        <w:rPr>
          <w:iCs/>
        </w:rPr>
        <w:t>The effect of organizational experience on managerial career attainment in an internal labor market.</w:t>
      </w:r>
      <w:r w:rsidRPr="002755BA">
        <w:rPr>
          <w:i/>
          <w:iCs/>
        </w:rPr>
        <w:t xml:space="preserve"> Journal of Vocational Behavior</w:t>
      </w:r>
      <w:r w:rsidRPr="002755BA">
        <w:rPr>
          <w:iCs/>
        </w:rPr>
        <w:t>, 52: 172–190.</w:t>
      </w:r>
    </w:p>
    <w:p w14:paraId="7D12F46F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Hurley, A. E., Wally, S., Segrest, S. L., Scandura, T., &amp; Sonnenfeld, J. A. 2003. An examination of the effects of early and late entry on career attainment: The clean slate effect? </w:t>
      </w:r>
      <w:r w:rsidRPr="002755BA">
        <w:rPr>
          <w:i/>
        </w:rPr>
        <w:t>Personnel Review</w:t>
      </w:r>
      <w:r w:rsidRPr="002755BA">
        <w:t>, 32, 133-150.</w:t>
      </w:r>
    </w:p>
    <w:p w14:paraId="5B383D29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>
        <w:t>Hü</w:t>
      </w:r>
      <w:r w:rsidRPr="002755BA">
        <w:t xml:space="preserve">ttges, A., &amp; Fay, D. 2015. The gender-differential impact of work values on prospects in research careers. </w:t>
      </w:r>
      <w:r w:rsidRPr="002755BA">
        <w:rPr>
          <w:i/>
          <w:iCs/>
        </w:rPr>
        <w:t>Journal of Career Development</w:t>
      </w:r>
      <w:r w:rsidRPr="002755BA">
        <w:t>, 42: 1–16.</w:t>
      </w:r>
    </w:p>
    <w:p w14:paraId="178F2B08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lastRenderedPageBreak/>
        <w:t xml:space="preserve">Jansen, P. G. W., &amp; Vinkenburg, C. J. 2006. </w:t>
      </w:r>
      <w:r w:rsidRPr="002755BA">
        <w:t xml:space="preserve">Predicting management career success from assessment center data: A longitudinal study. </w:t>
      </w:r>
      <w:r w:rsidRPr="002755BA">
        <w:rPr>
          <w:i/>
          <w:iCs/>
        </w:rPr>
        <w:t>Journal of Vocational Behavior</w:t>
      </w:r>
      <w:r w:rsidRPr="002755BA">
        <w:t>, 68: 253–266.</w:t>
      </w:r>
    </w:p>
    <w:p w14:paraId="6A72A347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Jawahar, I. M., &amp; Ferris, G. R. 2011. A longitudinal investigation of task and contextual performance influences on promotability judgments. </w:t>
      </w:r>
      <w:r w:rsidRPr="002755BA">
        <w:rPr>
          <w:i/>
          <w:iCs/>
        </w:rPr>
        <w:t>Human Performance</w:t>
      </w:r>
      <w:r w:rsidRPr="002755BA">
        <w:t>, 24: 251–269.</w:t>
      </w:r>
    </w:p>
    <w:p w14:paraId="4AEEBEAC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Johnson, C. D., &amp; Eby, L. T. 2011. Evaluating career success of African American males: It’s what you know and who you are that matters. </w:t>
      </w:r>
      <w:r w:rsidRPr="002755BA">
        <w:rPr>
          <w:i/>
          <w:iCs/>
        </w:rPr>
        <w:t>Journal of Vocational Behavior</w:t>
      </w:r>
      <w:r w:rsidRPr="002755BA">
        <w:t>, 79: 699–709.</w:t>
      </w:r>
    </w:p>
    <w:p w14:paraId="4415AB32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Judge, T. A, &amp; Hurst, C. 2008. How the rich (and happy) get richer (and happier): Relationship of core self-evaluations to trajectories in attaining work success. </w:t>
      </w:r>
      <w:r w:rsidRPr="002755BA">
        <w:rPr>
          <w:i/>
          <w:iCs/>
        </w:rPr>
        <w:t>The Journal of Applied Psychology</w:t>
      </w:r>
      <w:r w:rsidRPr="002755BA">
        <w:t>, 93: 849–63.</w:t>
      </w:r>
    </w:p>
    <w:p w14:paraId="0E55676C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Judge, T. A, Cable, D. M., Boudreau, J. W., &amp; Bretz, R. D. 1995. An empirical-investigation of the predictors of executive career success. </w:t>
      </w:r>
      <w:r w:rsidRPr="002755BA">
        <w:rPr>
          <w:i/>
          <w:iCs/>
        </w:rPr>
        <w:t>Personnel Psychology</w:t>
      </w:r>
      <w:r w:rsidRPr="002755BA">
        <w:t>, 48: 485–519.</w:t>
      </w:r>
    </w:p>
    <w:p w14:paraId="7D6D4DEE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Judge, T. A., &amp; Bretz, R. D. 1994. Political influence behavior and career success. </w:t>
      </w:r>
      <w:r w:rsidRPr="002755BA">
        <w:rPr>
          <w:i/>
          <w:iCs/>
        </w:rPr>
        <w:t>Journal of Management</w:t>
      </w:r>
      <w:r w:rsidRPr="002755BA">
        <w:t>, 20: 43-65.</w:t>
      </w:r>
    </w:p>
    <w:p w14:paraId="6553B066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Judge, T. A., &amp; Cable, D. M. 2004. The effect of physical height on workplace success and income: Preliminary test of a theoretical model. </w:t>
      </w:r>
      <w:r w:rsidRPr="002755BA">
        <w:rPr>
          <w:i/>
          <w:iCs/>
        </w:rPr>
        <w:t>Journal of Applied Psychology</w:t>
      </w:r>
      <w:r w:rsidRPr="002755BA">
        <w:t>, 89: 428–441.</w:t>
      </w:r>
    </w:p>
    <w:p w14:paraId="56A32C85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Judge, T. A., &amp; Hurst, C. 2007. Capitalizing on one’s advantages: Role of core self-evaluations. </w:t>
      </w:r>
      <w:r w:rsidRPr="002755BA">
        <w:rPr>
          <w:i/>
          <w:iCs/>
        </w:rPr>
        <w:t>Journal of Applied Psychology</w:t>
      </w:r>
      <w:r w:rsidRPr="002755BA">
        <w:t>, 92: 1212–1227.</w:t>
      </w:r>
    </w:p>
    <w:p w14:paraId="4CEFC0A2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Judge, T. A., &amp; Kammeyer-Mueller, J. D. 2012. </w:t>
      </w:r>
      <w:r w:rsidRPr="002755BA">
        <w:t xml:space="preserve">On the value of aiming high: The causes and consequences of ambition. </w:t>
      </w:r>
      <w:r w:rsidRPr="002755BA">
        <w:rPr>
          <w:i/>
          <w:iCs/>
        </w:rPr>
        <w:t>Journal of Applied Psychology</w:t>
      </w:r>
      <w:r w:rsidRPr="002755BA">
        <w:t>, 97: 758–775.</w:t>
      </w:r>
    </w:p>
    <w:p w14:paraId="24BDEA49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lastRenderedPageBreak/>
        <w:t xml:space="preserve">Judge, T. A., Higgins, C. A., Thoresen, C. J., &amp; Barrick, M. R. M. R. 1999. The big five personality traits, general mental ability, and career success across the life span. </w:t>
      </w:r>
      <w:r w:rsidRPr="002755BA">
        <w:rPr>
          <w:i/>
          <w:iCs/>
        </w:rPr>
        <w:t>Personnel Psychology</w:t>
      </w:r>
      <w:r w:rsidRPr="002755BA">
        <w:t>, 52: 621–652.</w:t>
      </w:r>
    </w:p>
    <w:p w14:paraId="24D1A76C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Judge, T. A., Ilies, R., &amp; Dimotakis, N. 2010. Are health and happiness the product of wisdom? The relationship of general mental ability to educational and occupational attainment, health, and well-being. </w:t>
      </w:r>
      <w:r w:rsidRPr="002755BA">
        <w:rPr>
          <w:i/>
          <w:iCs/>
        </w:rPr>
        <w:t>Journal of Applied Psychology</w:t>
      </w:r>
      <w:r w:rsidRPr="002755BA">
        <w:t>, 95: 454–468.</w:t>
      </w:r>
    </w:p>
    <w:p w14:paraId="1A1096DB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Judge, T. A., Kammeyer‐Mueller, J. O. H. N., &amp; Bretz, R. D. (2004). </w:t>
      </w:r>
      <w:r w:rsidRPr="002755BA">
        <w:t xml:space="preserve">A longitudinal model of sponsorship and career success: A study of industrial‐organizational psychologists. </w:t>
      </w:r>
      <w:r w:rsidRPr="002755BA">
        <w:rPr>
          <w:i/>
        </w:rPr>
        <w:t>Personnel psychology</w:t>
      </w:r>
      <w:r w:rsidRPr="002755BA">
        <w:t>, 57: 271-303.</w:t>
      </w:r>
    </w:p>
    <w:p w14:paraId="09780104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Judge, T. A., Klinger, R. L., &amp; Simon, L. S. 2010. Time is on my side: Time, general mental ability, human capital, and extrinsic career success. </w:t>
      </w:r>
      <w:r w:rsidRPr="002755BA">
        <w:rPr>
          <w:i/>
          <w:iCs/>
        </w:rPr>
        <w:t>Journal of Applied Psychology</w:t>
      </w:r>
      <w:r w:rsidRPr="002755BA">
        <w:t>, 95: 92–107.</w:t>
      </w:r>
    </w:p>
    <w:p w14:paraId="5BCBA56F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Judiesch, M. K., &amp; Lyness, K. S. 1999. </w:t>
      </w:r>
      <w:r w:rsidRPr="002755BA">
        <w:t xml:space="preserve">Left behind? The impact of leaves of absence on managers’ career success. </w:t>
      </w:r>
      <w:r w:rsidRPr="002755BA">
        <w:rPr>
          <w:i/>
          <w:iCs/>
        </w:rPr>
        <w:t>Academy of Management Journal</w:t>
      </w:r>
      <w:r w:rsidRPr="002755BA">
        <w:t>, 42: 641–651.</w:t>
      </w:r>
    </w:p>
    <w:p w14:paraId="2E9668E5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Jung, Y., &amp; Takeuchi, N. 2016. Gender differences in career planning and success. </w:t>
      </w:r>
      <w:r w:rsidRPr="002755BA">
        <w:rPr>
          <w:i/>
        </w:rPr>
        <w:t>Journal of Managerial Psychology</w:t>
      </w:r>
      <w:r w:rsidRPr="002755BA">
        <w:t>, 31: 603-623.</w:t>
      </w:r>
    </w:p>
    <w:p w14:paraId="5B42DD4D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Kammeyer-Mueller, J. D., Judge, T. A., &amp; Piccolo, R. F. 2008. Self-esteem and extrinsic career success: Test of a dynamic model. </w:t>
      </w:r>
      <w:r w:rsidRPr="002755BA">
        <w:rPr>
          <w:i/>
          <w:iCs/>
        </w:rPr>
        <w:t>Applied Psychology: An International Review</w:t>
      </w:r>
      <w:r w:rsidRPr="002755BA">
        <w:t>, 57: 204–224.</w:t>
      </w:r>
    </w:p>
    <w:p w14:paraId="2F30B115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fr-CH"/>
        </w:rPr>
        <w:t xml:space="preserve">Kapoutsis, I., Papalexandris, A., Thanos, I. C., &amp; Nikolopoulos, A. G. 2012. </w:t>
      </w:r>
      <w:r w:rsidRPr="002755BA">
        <w:t xml:space="preserve">The role of political tactics on the organizational context–career success relationship. </w:t>
      </w:r>
      <w:r w:rsidRPr="002755BA">
        <w:rPr>
          <w:i/>
          <w:iCs/>
        </w:rPr>
        <w:t>The International Journal of Human Resource Management</w:t>
      </w:r>
      <w:r w:rsidRPr="002755BA">
        <w:t>, 23: 1908–1929.</w:t>
      </w:r>
    </w:p>
    <w:p w14:paraId="7A0651DC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Kim, T. Y., Hon, A. H., &amp; Crant, J. M. 2009. Proactive personality, employee creativity, and newcomer outcomes: A longitudinal study. </w:t>
      </w:r>
      <w:r w:rsidRPr="002755BA">
        <w:rPr>
          <w:i/>
        </w:rPr>
        <w:t>Journal of Business and Psychology</w:t>
      </w:r>
      <w:r w:rsidRPr="002755BA">
        <w:t>, 24: 93-103.</w:t>
      </w:r>
    </w:p>
    <w:p w14:paraId="5F7F5FF4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lastRenderedPageBreak/>
        <w:t xml:space="preserve">King, E. B. 2008. The effect of bias on the advancement of working mothers: Disentangling legitimate concerns from inaccurate stereotypes as predictors of advancement in academe. </w:t>
      </w:r>
      <w:r w:rsidRPr="002755BA">
        <w:rPr>
          <w:i/>
          <w:iCs/>
        </w:rPr>
        <w:t>Human Relations</w:t>
      </w:r>
      <w:r w:rsidRPr="002755BA">
        <w:t>, 61: 1677–1711.</w:t>
      </w:r>
    </w:p>
    <w:p w14:paraId="3490F75F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Kirchmeyer, C. 1998. Determinants of managerial career success: Evidence and explanation of male/female differences. </w:t>
      </w:r>
      <w:r w:rsidRPr="002755BA">
        <w:rPr>
          <w:i/>
          <w:iCs/>
        </w:rPr>
        <w:t>Journal of Management</w:t>
      </w:r>
      <w:r w:rsidRPr="002755BA">
        <w:t>, 24: 673–692.</w:t>
      </w:r>
    </w:p>
    <w:p w14:paraId="386EC849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Kirchmeyer, C. 2005. The effects of mentoring on academic careers over time: Testing performance and political perspectives. </w:t>
      </w:r>
      <w:r w:rsidRPr="002755BA">
        <w:rPr>
          <w:i/>
          <w:iCs/>
        </w:rPr>
        <w:t>Human Relations</w:t>
      </w:r>
      <w:r w:rsidRPr="002755BA">
        <w:t>, 58: 637–660.</w:t>
      </w:r>
    </w:p>
    <w:p w14:paraId="0D066B05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Kirchmeyer, C. 2006. The different effects of family on objective career success across gender: A test of alternative explanations. </w:t>
      </w:r>
      <w:r w:rsidRPr="002755BA">
        <w:rPr>
          <w:i/>
          <w:iCs/>
        </w:rPr>
        <w:t>Journal of Vocational Behavior</w:t>
      </w:r>
      <w:r w:rsidRPr="002755BA">
        <w:t>, 68: 323–346.</w:t>
      </w:r>
    </w:p>
    <w:p w14:paraId="4A4451C4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Koen, J., Klehe, U. C., &amp; Van Vianen, A. E. M. 2012. </w:t>
      </w:r>
      <w:r w:rsidRPr="002755BA">
        <w:t xml:space="preserve">Training career adaptability to facilitate a successful school-to-work transition. </w:t>
      </w:r>
      <w:r w:rsidRPr="002755BA">
        <w:rPr>
          <w:i/>
          <w:iCs/>
        </w:rPr>
        <w:t>Journal of Vocational Behavior</w:t>
      </w:r>
      <w:r w:rsidRPr="002755BA">
        <w:t>, 81: 395–408.</w:t>
      </w:r>
    </w:p>
    <w:p w14:paraId="3A01B9D3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Körner, A., Lechner, C. M., Pavlova, M. K., &amp; Silbereisen, R. K. 2015. </w:t>
      </w:r>
      <w:r w:rsidRPr="002755BA">
        <w:t xml:space="preserve">Goal engagement in coping with occupational uncertainty predicts favorable career-related outcomes. </w:t>
      </w:r>
      <w:r w:rsidRPr="002755BA">
        <w:rPr>
          <w:i/>
          <w:iCs/>
        </w:rPr>
        <w:t>Journal of Vocational Behavior</w:t>
      </w:r>
      <w:r w:rsidRPr="002755BA">
        <w:t>, 88: 174–184.</w:t>
      </w:r>
    </w:p>
    <w:p w14:paraId="6F42A386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Kovalenko, M., &amp; Mortelmans, D. 2014. Does career type matter? Outcomes in traditional and transitional career patterns. </w:t>
      </w:r>
      <w:r w:rsidRPr="002755BA">
        <w:rPr>
          <w:i/>
          <w:iCs/>
        </w:rPr>
        <w:t>Journal of Vocational Behavior</w:t>
      </w:r>
      <w:r w:rsidRPr="002755BA">
        <w:t>, 85: 238–249.</w:t>
      </w:r>
    </w:p>
    <w:p w14:paraId="6A883DA5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Kuijpers, M. A. C. T., Schyns, B., &amp; Scheerens, J. 2006. </w:t>
      </w:r>
      <w:r w:rsidRPr="002755BA">
        <w:t xml:space="preserve">Career competencies for career success. </w:t>
      </w:r>
      <w:r w:rsidRPr="002755BA">
        <w:rPr>
          <w:i/>
          <w:iCs/>
        </w:rPr>
        <w:t>The Career Development Quarterly</w:t>
      </w:r>
      <w:r w:rsidRPr="002755BA">
        <w:t>, 55: 168–178.</w:t>
      </w:r>
    </w:p>
    <w:p w14:paraId="07B1C76D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Lau, V. P., Shaffer, M. A., &amp; Au, K. 2007. </w:t>
      </w:r>
      <w:r w:rsidRPr="002755BA">
        <w:t xml:space="preserve">Entrepreneurial career success from a Chinese perspective: Conceptualization, operationalization, and validation. </w:t>
      </w:r>
      <w:r w:rsidRPr="002755BA">
        <w:rPr>
          <w:i/>
          <w:iCs/>
        </w:rPr>
        <w:t>Journal of International Business Studies</w:t>
      </w:r>
      <w:r w:rsidRPr="002755BA">
        <w:t>, 38: 126–146.</w:t>
      </w:r>
    </w:p>
    <w:p w14:paraId="4A3C43F7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lastRenderedPageBreak/>
        <w:t xml:space="preserve">Lawrence, B. S. 2011. Careers, social context and interdisciplinary thinking. </w:t>
      </w:r>
      <w:r w:rsidRPr="002755BA">
        <w:rPr>
          <w:i/>
          <w:iCs/>
        </w:rPr>
        <w:t>Human Relations</w:t>
      </w:r>
      <w:r w:rsidRPr="002755BA">
        <w:t>, 64: 59–84.</w:t>
      </w:r>
    </w:p>
    <w:p w14:paraId="05082A62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Leslie, L. M., Manchester, C. F., Park, T. Y., &amp; Mehng, S. A. 2012. </w:t>
      </w:r>
      <w:r w:rsidRPr="002755BA">
        <w:t xml:space="preserve">Flexible work practices: A source of career premiums or penalties? </w:t>
      </w:r>
      <w:r w:rsidRPr="002755BA">
        <w:rPr>
          <w:i/>
        </w:rPr>
        <w:t>Academy of Management Journal</w:t>
      </w:r>
      <w:r w:rsidRPr="002755BA">
        <w:t>, 55: 1407-1428.</w:t>
      </w:r>
    </w:p>
    <w:p w14:paraId="254EA84D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Lester, S. W., Mencl, J., Maranto, C., Bourne, K. A., &amp; Keaveny, T. 2010. The impact of passing the professional in human resources exam on early career success for undergraduates entering the human resource field. </w:t>
      </w:r>
      <w:r w:rsidRPr="002755BA">
        <w:rPr>
          <w:i/>
          <w:iCs/>
        </w:rPr>
        <w:t>International Journal of Selection and Assessment</w:t>
      </w:r>
      <w:r w:rsidRPr="002755BA">
        <w:t>, 18: 282–290.</w:t>
      </w:r>
    </w:p>
    <w:p w14:paraId="559B5C60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Leung, A. S. M., Cheung, Y. H., &amp; Liu, X. 2011. </w:t>
      </w:r>
      <w:r w:rsidRPr="002755BA">
        <w:t xml:space="preserve">The relations between life domain satisfaction and subjective well-being. </w:t>
      </w:r>
      <w:r w:rsidRPr="002755BA">
        <w:rPr>
          <w:i/>
          <w:iCs/>
        </w:rPr>
        <w:t>Journal of Managerial Psychology</w:t>
      </w:r>
      <w:r w:rsidRPr="002755BA">
        <w:t>, 26: 155–169.</w:t>
      </w:r>
    </w:p>
    <w:p w14:paraId="4433B6E0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Lievens, F., Dilchert, S., &amp; Ones, D. S. 2009. The importance of exercise and dimension factors in assessment centers: Simultaneous examinations of construct-related and criterion-related validity. </w:t>
      </w:r>
      <w:r w:rsidRPr="002755BA">
        <w:rPr>
          <w:i/>
          <w:iCs/>
        </w:rPr>
        <w:t>Human Performance</w:t>
      </w:r>
      <w:r w:rsidRPr="002755BA">
        <w:t>, 22: 375–390.</w:t>
      </w:r>
    </w:p>
    <w:p w14:paraId="0EFB8DB7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Liu, D., Liu, J., Kwan, H. K., &amp; Mao, Y. 2009. </w:t>
      </w:r>
      <w:r w:rsidRPr="002755BA">
        <w:t xml:space="preserve">What can I gain as a mentor? The effect of mentoring on the job performance and social status of mentors in China. </w:t>
      </w:r>
      <w:r w:rsidRPr="002755BA">
        <w:rPr>
          <w:i/>
          <w:iCs/>
        </w:rPr>
        <w:t>Journal of Occupational and Organizational Psychology</w:t>
      </w:r>
      <w:r w:rsidRPr="002755BA">
        <w:t>, 82: 871–895.</w:t>
      </w:r>
    </w:p>
    <w:p w14:paraId="63784CE4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Lyness, K. S., &amp; Thompson, D. E. 2000. Climbing the corporate ladder: Do female and male executives follow the same route? </w:t>
      </w:r>
      <w:r w:rsidRPr="002755BA">
        <w:rPr>
          <w:i/>
          <w:iCs/>
        </w:rPr>
        <w:t>Journal of Applied Psychology</w:t>
      </w:r>
      <w:r w:rsidRPr="002755BA">
        <w:t>, 85: 86–101.</w:t>
      </w:r>
    </w:p>
    <w:p w14:paraId="192AB580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Lyons, S. T., Schweitzer, L., &amp; Ng, E. S. W. 2015. </w:t>
      </w:r>
      <w:r w:rsidRPr="002755BA">
        <w:t xml:space="preserve">Resilience in the modern career. </w:t>
      </w:r>
      <w:r w:rsidRPr="002755BA">
        <w:rPr>
          <w:i/>
          <w:iCs/>
        </w:rPr>
        <w:t>Career Development International</w:t>
      </w:r>
      <w:r w:rsidRPr="002755BA">
        <w:t>, 20: 363–383.</w:t>
      </w:r>
    </w:p>
    <w:p w14:paraId="1681ADD8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Mao, H.-Y. 2004. Voluntary employer changes and salary attainment of managers. </w:t>
      </w:r>
      <w:r w:rsidRPr="002755BA">
        <w:rPr>
          <w:i/>
          <w:iCs/>
        </w:rPr>
        <w:t>The International Journal of Human Resource Management</w:t>
      </w:r>
      <w:r w:rsidRPr="002755BA">
        <w:t>, 15: 180–195.</w:t>
      </w:r>
    </w:p>
    <w:p w14:paraId="07F6EFBE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lastRenderedPageBreak/>
        <w:t>Marcinkus Murphy, W., &amp; Kram, K. E. 2010. Understanding non</w:t>
      </w:r>
      <w:r w:rsidRPr="002755BA">
        <w:rPr>
          <w:rFonts w:ascii="Calibri" w:eastAsia="Calibri" w:hAnsi="Calibri" w:cs="Calibri"/>
        </w:rPr>
        <w:t>‐</w:t>
      </w:r>
      <w:r w:rsidRPr="002755BA">
        <w:t xml:space="preserve">work relationships in developmental networks. </w:t>
      </w:r>
      <w:r w:rsidRPr="002755BA">
        <w:rPr>
          <w:i/>
          <w:iCs/>
        </w:rPr>
        <w:t>Career Development International</w:t>
      </w:r>
      <w:r w:rsidRPr="002755BA">
        <w:t>, 15: 637–663.</w:t>
      </w:r>
    </w:p>
    <w:p w14:paraId="27580F50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fr-CH"/>
        </w:rPr>
        <w:t xml:space="preserve">Maurer, T. J., &amp; Chapman, E. F. 2013. </w:t>
      </w:r>
      <w:r w:rsidRPr="002755BA">
        <w:t xml:space="preserve">Ten years of career success in relation to individual and situational variables from the employee development literature. </w:t>
      </w:r>
      <w:r w:rsidRPr="002755BA">
        <w:rPr>
          <w:i/>
          <w:iCs/>
        </w:rPr>
        <w:t>Journal of Vocational Behavior</w:t>
      </w:r>
      <w:r w:rsidRPr="002755BA">
        <w:t>, 83: 450–465.</w:t>
      </w:r>
    </w:p>
    <w:p w14:paraId="785027E2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Mayrhofer, W., Meyer, M., Schiffinger, M., &amp; Schmidt, A. 2008. </w:t>
      </w:r>
      <w:r w:rsidRPr="002755BA">
        <w:t xml:space="preserve">The influence of family responsibilities, career fields and gender on career success: An empirical study. </w:t>
      </w:r>
      <w:r w:rsidRPr="002755BA">
        <w:rPr>
          <w:i/>
          <w:iCs/>
        </w:rPr>
        <w:t>Journal of Managerial Psychology</w:t>
      </w:r>
      <w:r w:rsidRPr="002755BA">
        <w:t>, 23: 292–323.</w:t>
      </w:r>
    </w:p>
    <w:p w14:paraId="3616EF4E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McKenna, B., Zacher, H., Sattari Ardabili, F., &amp; Mohebbi, H. 2016. Career adapt-abilities scale-iran form: Psychometric properties and relationships with career satisfaction and entrepreneurial intentions. </w:t>
      </w:r>
      <w:r w:rsidRPr="002755BA">
        <w:rPr>
          <w:i/>
          <w:iCs/>
        </w:rPr>
        <w:t>Journal of Vocational Behavior</w:t>
      </w:r>
      <w:r w:rsidRPr="002755BA">
        <w:t>, 93: 81–91.</w:t>
      </w:r>
    </w:p>
    <w:p w14:paraId="28E753E3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Melamed, T. 1995. Barriers to women’s career success: Human capital, career choices, structural determinants, or simply sex discrimination. </w:t>
      </w:r>
      <w:r w:rsidRPr="002755BA">
        <w:rPr>
          <w:i/>
          <w:iCs/>
        </w:rPr>
        <w:t>Applied Psychology: An International Review</w:t>
      </w:r>
      <w:r w:rsidRPr="002755BA">
        <w:t>, 44: 295–314.</w:t>
      </w:r>
    </w:p>
    <w:p w14:paraId="4D89E90E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Melamed, T. 1995. Career success: The moderating effect of gender. </w:t>
      </w:r>
      <w:r w:rsidRPr="002755BA">
        <w:rPr>
          <w:i/>
          <w:iCs/>
        </w:rPr>
        <w:t>Journal of Vocational Behavior</w:t>
      </w:r>
      <w:r w:rsidRPr="002755BA">
        <w:t>, 47: 35-60.</w:t>
      </w:r>
    </w:p>
    <w:p w14:paraId="3EBEA3C4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Melamed, T. 1996. Career success: An assessment of a gender-specific model. </w:t>
      </w:r>
      <w:r w:rsidRPr="002755BA">
        <w:rPr>
          <w:i/>
          <w:iCs/>
        </w:rPr>
        <w:t>Journal of Occupational and Organizational Psychology</w:t>
      </w:r>
      <w:r w:rsidRPr="002755BA">
        <w:t>, 69: 217–242.</w:t>
      </w:r>
    </w:p>
    <w:p w14:paraId="329D5C56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Melamed, T. 1996. Validation of a stage model of career success. </w:t>
      </w:r>
      <w:r w:rsidRPr="002755BA">
        <w:rPr>
          <w:i/>
          <w:iCs/>
        </w:rPr>
        <w:t>Applied Psychology: An International Review</w:t>
      </w:r>
      <w:r w:rsidRPr="002755BA">
        <w:t>, 45: 35–65.</w:t>
      </w:r>
    </w:p>
    <w:p w14:paraId="59EC29AE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Mihelic, K. K. 2014. Commitment to life roles and work-family conflict among managers in a post-socialist country. </w:t>
      </w:r>
      <w:r w:rsidRPr="002755BA">
        <w:rPr>
          <w:i/>
          <w:iCs/>
        </w:rPr>
        <w:t>Career Development International</w:t>
      </w:r>
      <w:r w:rsidRPr="002755BA">
        <w:t>, 19: 204–221.</w:t>
      </w:r>
    </w:p>
    <w:p w14:paraId="5407DB44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lastRenderedPageBreak/>
        <w:t xml:space="preserve">Miner, J. B. 1980. The role of managerial and professional motivation in the career success of management professors. </w:t>
      </w:r>
      <w:r w:rsidRPr="002755BA">
        <w:rPr>
          <w:i/>
          <w:iCs/>
        </w:rPr>
        <w:t>Academy of Management Journal</w:t>
      </w:r>
      <w:r w:rsidRPr="002755BA">
        <w:t>, 23: 487–508.</w:t>
      </w:r>
    </w:p>
    <w:p w14:paraId="4C739E7D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  <w:rPr>
          <w:i/>
          <w:iCs/>
        </w:rPr>
      </w:pPr>
      <w:r w:rsidRPr="002755BA">
        <w:rPr>
          <w:iCs/>
        </w:rPr>
        <w:t xml:space="preserve">Moon, J. S., &amp; Choi, S. B. 2017. The impact of career management on organizational commitment and the mediating role of subjective career success: The case of Korean R&amp;D employees. </w:t>
      </w:r>
      <w:r w:rsidRPr="002755BA">
        <w:rPr>
          <w:i/>
          <w:iCs/>
        </w:rPr>
        <w:t>Journal of Career Development</w:t>
      </w:r>
      <w:r w:rsidRPr="002755BA">
        <w:rPr>
          <w:iCs/>
        </w:rPr>
        <w:t>, 44: 191</w:t>
      </w:r>
      <w:r w:rsidRPr="002755BA">
        <w:t>–208.</w:t>
      </w:r>
    </w:p>
    <w:p w14:paraId="0A93F2A3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Murphy, S. E., &amp; Ensher, E. A. 2001. The role of mentoring support and self-management strategies on reported career outcomes. </w:t>
      </w:r>
      <w:r w:rsidRPr="002755BA">
        <w:rPr>
          <w:i/>
        </w:rPr>
        <w:t>Journal of Career Development</w:t>
      </w:r>
      <w:r w:rsidRPr="002755BA">
        <w:t>, 27: 229-246.</w:t>
      </w:r>
    </w:p>
    <w:p w14:paraId="68D006CB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iCs/>
          <w:lang w:val="de-CH"/>
        </w:rPr>
        <w:t xml:space="preserve">Mussel, P., Spengler, M., Litman, J. A., &amp; Schuler, H. 2012. </w:t>
      </w:r>
      <w:r w:rsidRPr="002755BA">
        <w:rPr>
          <w:iCs/>
        </w:rPr>
        <w:t>Development and validation of the German</w:t>
      </w:r>
      <w:r w:rsidRPr="002755BA">
        <w:t xml:space="preserve"> work-related curiosity scale. </w:t>
      </w:r>
      <w:r w:rsidRPr="002755BA">
        <w:rPr>
          <w:i/>
          <w:iCs/>
        </w:rPr>
        <w:t>European Journal of Psychological Assessment</w:t>
      </w:r>
      <w:r w:rsidRPr="002755BA">
        <w:t>, 28: 109–117.</w:t>
      </w:r>
    </w:p>
    <w:p w14:paraId="0FA180B3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Mussel, P., Winter, C., Gelléri, P., &amp; Schuler, H. 2011. </w:t>
      </w:r>
      <w:r w:rsidRPr="002755BA">
        <w:t xml:space="preserve">Explicating the openness to experience construct and its subdimensions and facets in a work setting. </w:t>
      </w:r>
      <w:r w:rsidRPr="002755BA">
        <w:rPr>
          <w:i/>
          <w:iCs/>
        </w:rPr>
        <w:t>International Journal of Selection and Assessment</w:t>
      </w:r>
      <w:r w:rsidRPr="002755BA">
        <w:t>, 19: 145–156.</w:t>
      </w:r>
    </w:p>
    <w:p w14:paraId="41D31C88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Nabi, G. R. 2001. The relationship between HRM, social support and subjective career success among men and women. </w:t>
      </w:r>
      <w:r w:rsidRPr="002755BA">
        <w:rPr>
          <w:i/>
        </w:rPr>
        <w:t>International Journal of Manpower</w:t>
      </w:r>
      <w:r w:rsidRPr="002755BA">
        <w:t>, 22: 457-474.</w:t>
      </w:r>
    </w:p>
    <w:p w14:paraId="5AFA6E83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Nabi, G. R. 2003. Situational characteristics and subjective career success: The mediating role of career-enhancing strategies. </w:t>
      </w:r>
      <w:r w:rsidRPr="002755BA">
        <w:rPr>
          <w:i/>
        </w:rPr>
        <w:t>International Journal of Manpower</w:t>
      </w:r>
      <w:r w:rsidRPr="002755BA">
        <w:t>, 24: 653-672.</w:t>
      </w:r>
    </w:p>
    <w:p w14:paraId="546E8103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Ngo, H. Y., &amp; Li, H. 2015. Chinese traditionality and career success: Mediating roles of procedural justice and job insecurity. </w:t>
      </w:r>
      <w:r w:rsidRPr="002755BA">
        <w:rPr>
          <w:i/>
        </w:rPr>
        <w:t>Career Development International</w:t>
      </w:r>
      <w:r w:rsidRPr="002755BA">
        <w:t>, 20: 627-645.</w:t>
      </w:r>
    </w:p>
    <w:p w14:paraId="2E583FBC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fr-CH"/>
        </w:rPr>
        <w:t xml:space="preserve">Ngo, H. Y., Foley, S., Ji, M. S., &amp; Loi, R. 2013. </w:t>
      </w:r>
      <w:r w:rsidRPr="002755BA">
        <w:t xml:space="preserve">Linking gender role orientation to subjective career success: The mediating role of psychological capital. </w:t>
      </w:r>
      <w:r w:rsidRPr="002755BA">
        <w:rPr>
          <w:i/>
          <w:iCs/>
        </w:rPr>
        <w:t>Journal of Career Assessment</w:t>
      </w:r>
      <w:r w:rsidRPr="002755BA">
        <w:t>, 22: 290–303.</w:t>
      </w:r>
    </w:p>
    <w:p w14:paraId="0A91DB81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lastRenderedPageBreak/>
        <w:t xml:space="preserve">Oliveira, M. C. D., Melo-Silva, L. L., Taveira, M. D. C., &amp; Grace, R. C. 2016. Measuring university-to-work success: Development of a new scale. </w:t>
      </w:r>
      <w:r w:rsidRPr="002755BA">
        <w:rPr>
          <w:i/>
        </w:rPr>
        <w:t>Career Development International</w:t>
      </w:r>
      <w:r w:rsidRPr="002755BA">
        <w:t>, 21: 85-104.</w:t>
      </w:r>
    </w:p>
    <w:p w14:paraId="189E8CED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Pachulicz, S., Schmitt, N., &amp; Kuljanin, G. 2008. </w:t>
      </w:r>
      <w:r w:rsidRPr="002755BA">
        <w:t xml:space="preserve">A model of career success: A longitudinal study of emergency physicians. </w:t>
      </w:r>
      <w:r w:rsidRPr="002755BA">
        <w:rPr>
          <w:i/>
          <w:iCs/>
        </w:rPr>
        <w:t>Journal of Vocational Behavior</w:t>
      </w:r>
      <w:r w:rsidRPr="002755BA">
        <w:t>, 73: 242–253.</w:t>
      </w:r>
    </w:p>
    <w:p w14:paraId="15912842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>Pan, J., &amp; Zhou, W. 2015. How do employee</w:t>
      </w:r>
      <w:r>
        <w:t>s construe their career success?</w:t>
      </w:r>
      <w:r w:rsidRPr="002755BA">
        <w:t xml:space="preserve"> An improved measure of subjective career success. </w:t>
      </w:r>
      <w:r w:rsidRPr="002755BA">
        <w:rPr>
          <w:i/>
          <w:iCs/>
        </w:rPr>
        <w:t>International Journal of Selection and Assessment</w:t>
      </w:r>
      <w:r w:rsidRPr="002755BA">
        <w:t>, 23: 45–58.</w:t>
      </w:r>
    </w:p>
    <w:p w14:paraId="7CC21C60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Parasuraman, S., Purohit, Y. S., Godshalk, V. M., &amp; Beutell, N. J. 1996. Work and family variables, entrepreneurial career success, and psychological well-being. </w:t>
      </w:r>
      <w:r w:rsidRPr="002755BA">
        <w:rPr>
          <w:i/>
          <w:iCs/>
        </w:rPr>
        <w:t>Journal of Vocational Behavior</w:t>
      </w:r>
      <w:r w:rsidRPr="002755BA">
        <w:t>, 48: 275–300.</w:t>
      </w:r>
    </w:p>
    <w:p w14:paraId="3DC79C1E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Park, Y. 2009. An integrative empirical approach to the predictors of self-directed career management. </w:t>
      </w:r>
      <w:r w:rsidRPr="002755BA">
        <w:rPr>
          <w:i/>
        </w:rPr>
        <w:t>Career Development International</w:t>
      </w:r>
      <w:r w:rsidRPr="002755BA">
        <w:t>, 14: 636-654.</w:t>
      </w:r>
    </w:p>
    <w:p w14:paraId="2DBCED83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Peluchette, J. J. 1993. Subjective career success: The influence of individual difference, family, and organizational variables. </w:t>
      </w:r>
      <w:r w:rsidRPr="002755BA">
        <w:rPr>
          <w:i/>
          <w:iCs/>
        </w:rPr>
        <w:t>Journal of Vocational Behavior</w:t>
      </w:r>
      <w:r w:rsidRPr="002755BA">
        <w:t>, 43: 198-208.</w:t>
      </w:r>
    </w:p>
    <w:p w14:paraId="43F0806C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Poole, M. E., Langan-Fox, J., &amp; Omodei, M. 1993. Contrasting subjective and objective criteria as determinants of perceived career success: A longitudinal study. </w:t>
      </w:r>
      <w:r w:rsidRPr="002755BA">
        <w:rPr>
          <w:i/>
          <w:iCs/>
        </w:rPr>
        <w:t>Journal of Occupational and Organizational Psychology</w:t>
      </w:r>
      <w:r w:rsidRPr="002755BA">
        <w:t>, 66: 39–54.</w:t>
      </w:r>
    </w:p>
    <w:p w14:paraId="7C7B9429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Praskova, A., Hood, M., &amp; Creed, P. A. 2014. Testing a calling model of psychological career success in Australian young adults: A longitudinal study. </w:t>
      </w:r>
      <w:r w:rsidRPr="002755BA">
        <w:rPr>
          <w:i/>
          <w:iCs/>
        </w:rPr>
        <w:t>Journal of Vocational Behavior</w:t>
      </w:r>
      <w:r w:rsidRPr="002755BA">
        <w:t>, 85: 125–135.</w:t>
      </w:r>
    </w:p>
    <w:p w14:paraId="2BEFDC6F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Ramaswami, A., Carter, N. M., &amp; Dreher, G. F. 2016. </w:t>
      </w:r>
      <w:r w:rsidRPr="002755BA">
        <w:t xml:space="preserve">Expatriation and career success: A human capital perspective. </w:t>
      </w:r>
      <w:r w:rsidRPr="002755BA">
        <w:rPr>
          <w:i/>
          <w:iCs/>
        </w:rPr>
        <w:t>Human Relations</w:t>
      </w:r>
      <w:r w:rsidRPr="002755BA">
        <w:t>, 69: 1959-1987.</w:t>
      </w:r>
    </w:p>
    <w:p w14:paraId="2BE86BC3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lastRenderedPageBreak/>
        <w:t xml:space="preserve">Ramaswami, A., Dreher, G. F., Bretz, R., &amp; Wiethoff, C. 2010. </w:t>
      </w:r>
      <w:r w:rsidRPr="002755BA">
        <w:t xml:space="preserve">Gender, mentoring, and career success: The importance of organizational context. </w:t>
      </w:r>
      <w:r w:rsidRPr="002755BA">
        <w:rPr>
          <w:i/>
          <w:iCs/>
        </w:rPr>
        <w:t>Personnel Psychology</w:t>
      </w:r>
      <w:r w:rsidRPr="002755BA">
        <w:t>, 63: 385–405.</w:t>
      </w:r>
    </w:p>
    <w:p w14:paraId="0E7ADEBA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fr-CH"/>
        </w:rPr>
        <w:t xml:space="preserve">Rasdi, R. M., Garavan, T. N., &amp; Ismail, M. 2013. </w:t>
      </w:r>
      <w:r w:rsidRPr="002755BA">
        <w:t xml:space="preserve">Networking behaviours and managers’ career success in the Malaysian public service: The moderating effect of gender. </w:t>
      </w:r>
      <w:r w:rsidRPr="002755BA">
        <w:rPr>
          <w:i/>
          <w:iCs/>
        </w:rPr>
        <w:t>Personnel Review</w:t>
      </w:r>
      <w:r w:rsidRPr="002755BA">
        <w:t>, 42: 684–703.</w:t>
      </w:r>
    </w:p>
    <w:p w14:paraId="1ABF329B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fr-CH"/>
        </w:rPr>
        <w:t xml:space="preserve">Rasdi, R. M., Ismail, M., &amp; Garavan, T. N. 2011. </w:t>
      </w:r>
      <w:r w:rsidRPr="002755BA">
        <w:t xml:space="preserve">Predicting Malaysian managers’ objective and subjective career success. </w:t>
      </w:r>
      <w:r w:rsidRPr="002755BA">
        <w:rPr>
          <w:i/>
          <w:iCs/>
        </w:rPr>
        <w:t>The International Journal of Human Resource Management</w:t>
      </w:r>
      <w:r w:rsidRPr="002755BA">
        <w:t>, 22: 3528–3549.</w:t>
      </w:r>
    </w:p>
    <w:p w14:paraId="34051E27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Reitman, F., &amp; Schneer, J. A. 2005. </w:t>
      </w:r>
      <w:r w:rsidRPr="002755BA">
        <w:t xml:space="preserve">The long-term negative impacts of managerial career interruptions: A longitudinal study of men and women MBAs. </w:t>
      </w:r>
      <w:r w:rsidRPr="002755BA">
        <w:rPr>
          <w:i/>
          <w:iCs/>
        </w:rPr>
        <w:t>Group &amp; Organization Management</w:t>
      </w:r>
      <w:r w:rsidRPr="002755BA">
        <w:t>, 30: 243–262.</w:t>
      </w:r>
    </w:p>
    <w:p w14:paraId="4362A0B3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Reitzle, M., Körner, A., &amp; Vondracek, F. W. 2009. </w:t>
      </w:r>
      <w:r w:rsidRPr="002755BA">
        <w:t xml:space="preserve">Psychological and demographic correlates of career patterns. </w:t>
      </w:r>
      <w:r w:rsidRPr="002755BA">
        <w:rPr>
          <w:i/>
          <w:iCs/>
        </w:rPr>
        <w:t>Journal of Vocational Behavior</w:t>
      </w:r>
      <w:r w:rsidRPr="002755BA">
        <w:t>, 74: 308–320.</w:t>
      </w:r>
    </w:p>
    <w:p w14:paraId="39BBC766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Restubog, S. L. D., Bordia, P., &amp; Bordia, S. 2011. Investigating the role of psychological contract breach on career success: Convergent evidence from two longitudinal studies. </w:t>
      </w:r>
      <w:r w:rsidRPr="002755BA">
        <w:rPr>
          <w:i/>
          <w:iCs/>
        </w:rPr>
        <w:t>Journal of Vocational Behavior</w:t>
      </w:r>
      <w:r w:rsidRPr="002755BA">
        <w:t>, 79: 428–437.</w:t>
      </w:r>
    </w:p>
    <w:p w14:paraId="73DD5BC2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Rode, J. C., Arthaud-Day, M. L., Mooney, C. H., Near, J. P., &amp; Baldwin, T. T. 2008. Ability and personality predictors of salary, perceived job success, and perceived career success in the initial career stage. </w:t>
      </w:r>
      <w:r w:rsidRPr="002755BA">
        <w:rPr>
          <w:i/>
          <w:iCs/>
        </w:rPr>
        <w:t>International Journal of Selection and Assessment</w:t>
      </w:r>
      <w:r w:rsidRPr="002755BA">
        <w:t>, 16: 292–299.</w:t>
      </w:r>
    </w:p>
    <w:p w14:paraId="0E161B2A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Russ‐Eft, D. F., Dickison, P. D., &amp; Levine, R. 2008. Examining career success of minority and women emergency medical technicians (EMTs): A LEADS project. </w:t>
      </w:r>
      <w:r w:rsidRPr="002755BA">
        <w:rPr>
          <w:i/>
        </w:rPr>
        <w:t>Human Resource Development Quarterly</w:t>
      </w:r>
      <w:r w:rsidRPr="002755BA">
        <w:t>, 19: 281-298.</w:t>
      </w:r>
    </w:p>
    <w:p w14:paraId="011CCD23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lastRenderedPageBreak/>
        <w:t xml:space="preserve">Russo, M., Guo, L., &amp; Baruch, Y. 2014. </w:t>
      </w:r>
      <w:r w:rsidRPr="002755BA">
        <w:t xml:space="preserve">Work attitudes, career success and health: Evidence from China. </w:t>
      </w:r>
      <w:r w:rsidRPr="002755BA">
        <w:rPr>
          <w:i/>
          <w:iCs/>
        </w:rPr>
        <w:t>Journal of Vocational Behavior</w:t>
      </w:r>
      <w:r w:rsidRPr="002755BA">
        <w:t>, 84: 248–258.</w:t>
      </w:r>
    </w:p>
    <w:p w14:paraId="48F67801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fr-CH"/>
        </w:rPr>
        <w:t xml:space="preserve">Sammarra, A., Profili, S., &amp; Innocenti, L. 2013. </w:t>
      </w:r>
      <w:r w:rsidRPr="002755BA">
        <w:t xml:space="preserve">Do external careers pay-off for both managers and professionals? The effect of inter-organizational mobility on objective career success. </w:t>
      </w:r>
      <w:r w:rsidRPr="002755BA">
        <w:rPr>
          <w:i/>
        </w:rPr>
        <w:t>The International Journal of Human Resource Management</w:t>
      </w:r>
      <w:r w:rsidRPr="002755BA">
        <w:t>, 24: 2490-2511.</w:t>
      </w:r>
    </w:p>
    <w:p w14:paraId="3266925C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Sauer, S., Desmond, S., &amp; Heintzelman, M. 2013. </w:t>
      </w:r>
      <w:r w:rsidRPr="002755BA">
        <w:t xml:space="preserve">Beyond the playing field: The role of athletic participation in early career success. </w:t>
      </w:r>
      <w:r w:rsidRPr="002755BA">
        <w:rPr>
          <w:i/>
          <w:iCs/>
        </w:rPr>
        <w:t>Personnel Review</w:t>
      </w:r>
      <w:r w:rsidRPr="002755BA">
        <w:t>, 42: 644–661.</w:t>
      </w:r>
    </w:p>
    <w:p w14:paraId="2409AA1E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Schneer, J. A., &amp; Reitman, F. 1997. </w:t>
      </w:r>
      <w:r w:rsidRPr="002755BA">
        <w:t xml:space="preserve">The interrupted managerial career path: A longitudinal study of MBAs. </w:t>
      </w:r>
      <w:r w:rsidRPr="002755BA">
        <w:rPr>
          <w:i/>
          <w:iCs/>
        </w:rPr>
        <w:t>Journal of Vocational Behavior</w:t>
      </w:r>
      <w:r w:rsidRPr="002755BA">
        <w:t>, 51: 411–434.</w:t>
      </w:r>
    </w:p>
    <w:p w14:paraId="21CFFA72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Seibert, S. E., &amp; Kramer, M. L. 2001. </w:t>
      </w:r>
      <w:r w:rsidRPr="002755BA">
        <w:t xml:space="preserve">The five-factor model of personality and career success. </w:t>
      </w:r>
      <w:r w:rsidRPr="002755BA">
        <w:rPr>
          <w:i/>
          <w:iCs/>
        </w:rPr>
        <w:t>Journal of Vocational Behaviour</w:t>
      </w:r>
      <w:r w:rsidRPr="002755BA">
        <w:t>, 58: 1–21.</w:t>
      </w:r>
    </w:p>
    <w:p w14:paraId="42C7AE12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fr-CH"/>
        </w:rPr>
        <w:t xml:space="preserve">Seibert, S. E., Crant, J. M., &amp; Kraimer, M. L. 1999. </w:t>
      </w:r>
      <w:r w:rsidRPr="002755BA">
        <w:t xml:space="preserve">Proactive personality and career success. </w:t>
      </w:r>
      <w:r w:rsidRPr="002755BA">
        <w:rPr>
          <w:i/>
        </w:rPr>
        <w:t>Journal of Applied Psychology</w:t>
      </w:r>
      <w:r w:rsidRPr="002755BA">
        <w:t>, 84: 416.</w:t>
      </w:r>
    </w:p>
    <w:p w14:paraId="016DCD66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Seibert, S. E., Kraimer, M. L., &amp; Crant, J. M. 2001. What do proactive people do? A longitudinal model linking proactive personality and career success. </w:t>
      </w:r>
      <w:r w:rsidRPr="002755BA">
        <w:rPr>
          <w:i/>
          <w:iCs/>
        </w:rPr>
        <w:t>Personnel Psychology</w:t>
      </w:r>
      <w:r w:rsidRPr="002755BA">
        <w:t>, 54: 845–874.</w:t>
      </w:r>
    </w:p>
    <w:p w14:paraId="6C6D61E6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Seibert, S. E., Kraimer, M. L., &amp; Liden, R. C. 2001. </w:t>
      </w:r>
      <w:r w:rsidRPr="002755BA">
        <w:t xml:space="preserve">A social capital theory of career success. </w:t>
      </w:r>
      <w:r w:rsidRPr="002755BA">
        <w:rPr>
          <w:i/>
          <w:iCs/>
        </w:rPr>
        <w:t>Academy of Management Journal</w:t>
      </w:r>
      <w:r w:rsidRPr="002755BA">
        <w:t>, 44: 219–237.</w:t>
      </w:r>
    </w:p>
    <w:p w14:paraId="3B5195F7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Shockley, K. M., Ureksoy, H., Rodopman, O. B., Poteat, L. F., &amp; Dullaghan, T. R. 2016. Development of a new scale to measure subjective career success: A mixed‐methods study. </w:t>
      </w:r>
      <w:r w:rsidRPr="002755BA">
        <w:rPr>
          <w:i/>
        </w:rPr>
        <w:t>Journal of Organizational Behavior</w:t>
      </w:r>
      <w:r w:rsidRPr="002755BA">
        <w:t>, 37: 128-153.</w:t>
      </w:r>
    </w:p>
    <w:p w14:paraId="43F2E8D7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Singh, R., Ragins, B. R., &amp; Tharenou, P. 2009. What matters most? The relative role of mentoring and career capital in career success. </w:t>
      </w:r>
      <w:r w:rsidRPr="002755BA">
        <w:rPr>
          <w:i/>
          <w:iCs/>
        </w:rPr>
        <w:t>Journal of Vocational Behavior</w:t>
      </w:r>
      <w:r w:rsidRPr="002755BA">
        <w:t>, 75: 56–67.</w:t>
      </w:r>
    </w:p>
    <w:p w14:paraId="58DB5E37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lastRenderedPageBreak/>
        <w:t xml:space="preserve">Singh, R., Ragins, B. R., &amp; Tharenou, P. 2009. Who gets a mentor? A longitudinal assessment of the rising star hypothesis. </w:t>
      </w:r>
      <w:r w:rsidRPr="002755BA">
        <w:rPr>
          <w:i/>
          <w:iCs/>
        </w:rPr>
        <w:t>Journal of Vocational Behavior</w:t>
      </w:r>
      <w:r w:rsidRPr="002755BA">
        <w:t>, 74: 11–17.</w:t>
      </w:r>
    </w:p>
    <w:p w14:paraId="72BA4336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Smith, P., Caputi, P., &amp; Crittenden, N. 2012. How are women’s glass ceiling beliefs related to career success? </w:t>
      </w:r>
      <w:r w:rsidRPr="002755BA">
        <w:rPr>
          <w:i/>
          <w:iCs/>
        </w:rPr>
        <w:t>Career Development International</w:t>
      </w:r>
      <w:r w:rsidRPr="002755BA">
        <w:t>, 17: 458–474.</w:t>
      </w:r>
    </w:p>
    <w:p w14:paraId="6EB169A6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Sosik, J. J., Godshalk, V. M., &amp; Yammarino, F. J. 2004. Transformational leadership, learning goal orientation, and expectations for career success in mentor-protégé relationships: A multiple levels of analysis perspective. </w:t>
      </w:r>
      <w:r w:rsidRPr="002755BA">
        <w:rPr>
          <w:i/>
          <w:iCs/>
        </w:rPr>
        <w:t>Leadership Quarterly</w:t>
      </w:r>
      <w:r w:rsidRPr="002755BA">
        <w:t>, 15: 241–261.</w:t>
      </w:r>
    </w:p>
    <w:p w14:paraId="272EE909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Spurk, D., &amp; Abele, A. E. 2011. </w:t>
      </w:r>
      <w:r w:rsidRPr="002755BA">
        <w:t xml:space="preserve">Who earns more and why? A multiple mediation model from personality to salary. </w:t>
      </w:r>
      <w:r w:rsidRPr="002755BA">
        <w:rPr>
          <w:i/>
          <w:iCs/>
        </w:rPr>
        <w:t>Journal of Business and Psychology</w:t>
      </w:r>
      <w:r w:rsidRPr="002755BA">
        <w:t>, 26: 87–103.</w:t>
      </w:r>
    </w:p>
    <w:p w14:paraId="4DAECF1E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Spurk, D., &amp; Abele, A. E. 2014. </w:t>
      </w:r>
      <w:r w:rsidRPr="002755BA">
        <w:t xml:space="preserve">Synchronous and time-lagged effects between occupational self-efficacy and objective and subjective career success: Findings from a four-wave and 9-year longitudinal study. </w:t>
      </w:r>
      <w:r w:rsidRPr="002755BA">
        <w:rPr>
          <w:i/>
          <w:iCs/>
        </w:rPr>
        <w:t>Journal of Vocational Behavior</w:t>
      </w:r>
      <w:r w:rsidRPr="002755BA">
        <w:t>, 84: 119–132.</w:t>
      </w:r>
    </w:p>
    <w:p w14:paraId="464C8B5D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Spurk, D., Abele, A. E., &amp; Volmer, J. 2015. </w:t>
      </w:r>
      <w:r w:rsidRPr="002755BA">
        <w:t xml:space="preserve">The career satisfaction scale in context: A test for measurement invariance across four occupational groups. </w:t>
      </w:r>
      <w:r w:rsidRPr="002755BA">
        <w:rPr>
          <w:i/>
          <w:iCs/>
        </w:rPr>
        <w:t>Journal of Career Assessment</w:t>
      </w:r>
      <w:r w:rsidRPr="002755BA">
        <w:t>, 23: 191–209.</w:t>
      </w:r>
    </w:p>
    <w:p w14:paraId="018B43FC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Spurk, D., Kauffeld, S., Barthauer, L., &amp; Heinemann, N. S. R. 2015. </w:t>
      </w:r>
      <w:r w:rsidRPr="002755BA">
        <w:t xml:space="preserve">Fostering networking behavior, career planning and optimism, and subjective career success: An intervention study. </w:t>
      </w:r>
      <w:r w:rsidRPr="002755BA">
        <w:rPr>
          <w:i/>
          <w:iCs/>
        </w:rPr>
        <w:t>Journal of Vocational Behavior</w:t>
      </w:r>
      <w:r w:rsidRPr="002755BA">
        <w:t>, 87: 134–144.</w:t>
      </w:r>
    </w:p>
    <w:p w14:paraId="56BBBBD0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Srivastava, A., Locke, E. A., Judge, T. A., &amp; Adams, J. W. 2010. Core self-evaluations as causes of satisfaction: The mediating role of seeking task complexity. </w:t>
      </w:r>
      <w:r w:rsidRPr="002755BA">
        <w:rPr>
          <w:i/>
          <w:iCs/>
        </w:rPr>
        <w:t>Journal of Vocational Behavior</w:t>
      </w:r>
      <w:r w:rsidRPr="002755BA">
        <w:t>, 77: 255–265.</w:t>
      </w:r>
    </w:p>
    <w:p w14:paraId="7B210D47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Stumpf, S. A. 2010. Stakeholder competency assessments as predictors of career success. </w:t>
      </w:r>
      <w:r w:rsidRPr="002755BA">
        <w:rPr>
          <w:i/>
          <w:iCs/>
        </w:rPr>
        <w:t>Career Development International</w:t>
      </w:r>
      <w:r w:rsidRPr="002755BA">
        <w:t>, 15: 459–478.</w:t>
      </w:r>
    </w:p>
    <w:p w14:paraId="3E07459E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lastRenderedPageBreak/>
        <w:t xml:space="preserve">Stumpf, S. A. 2014. A longitudinal study of career success, embeddedness, and mobility of early career professionals. </w:t>
      </w:r>
      <w:r w:rsidRPr="002755BA">
        <w:rPr>
          <w:i/>
          <w:iCs/>
        </w:rPr>
        <w:t>Journal of Vocational Behavior</w:t>
      </w:r>
      <w:r w:rsidRPr="002755BA">
        <w:t>, 85: 180–190.</w:t>
      </w:r>
    </w:p>
    <w:p w14:paraId="38069CBC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Stumpf, S. A., &amp; Tymon, W. G. 2012. The effects of objective career success on subsequent subjective career success. </w:t>
      </w:r>
      <w:r w:rsidRPr="002755BA">
        <w:rPr>
          <w:i/>
          <w:iCs/>
        </w:rPr>
        <w:t>Journal of Vocational Behavior</w:t>
      </w:r>
      <w:r w:rsidRPr="002755BA">
        <w:t>, 81: 345–353.</w:t>
      </w:r>
    </w:p>
    <w:p w14:paraId="70B7A612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Stumpf, S. A., Doh, J. P., &amp; Tymon, W. G. 2010. The strength of HR practices in India and their effects on employee career success, performance, and potential. </w:t>
      </w:r>
      <w:r w:rsidRPr="002755BA">
        <w:rPr>
          <w:i/>
        </w:rPr>
        <w:t xml:space="preserve">Human Resource Management, </w:t>
      </w:r>
      <w:r w:rsidRPr="002755BA">
        <w:t>49: 353-375.</w:t>
      </w:r>
    </w:p>
    <w:p w14:paraId="506AEF35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Stumpf, S. A., Tymon, W. G., &amp; van Dam, N. H. M. 2013. </w:t>
      </w:r>
      <w:r w:rsidRPr="002755BA">
        <w:t xml:space="preserve">Felt and behavioral engagement in workgroups of professionals. </w:t>
      </w:r>
      <w:r w:rsidRPr="002755BA">
        <w:rPr>
          <w:i/>
          <w:iCs/>
        </w:rPr>
        <w:t>Journal of Vocational Behavior</w:t>
      </w:r>
      <w:r w:rsidRPr="002755BA">
        <w:t>, 83: 255–264.</w:t>
      </w:r>
    </w:p>
    <w:p w14:paraId="3167A909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Stumpp, T., Muck, P. M., Hülsheger, U. R., Judge, T. A., &amp; Maier, G. W. 2010. Core self-evaluations in Germany: Validation of a German measure and its relationships with career success. </w:t>
      </w:r>
      <w:r w:rsidRPr="002755BA">
        <w:rPr>
          <w:i/>
          <w:iCs/>
        </w:rPr>
        <w:t>Applied Psychology: An International Review</w:t>
      </w:r>
      <w:r w:rsidRPr="002755BA">
        <w:t>, 59: 674–700.</w:t>
      </w:r>
    </w:p>
    <w:p w14:paraId="70CC7D82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Taylor, M. S., Audia, G., &amp; Gupta, a. K. 1996. The effect of lengthening job tenure on managers’ organizational commitment and turnover. </w:t>
      </w:r>
      <w:r w:rsidRPr="002755BA">
        <w:rPr>
          <w:i/>
          <w:iCs/>
        </w:rPr>
        <w:t>Organization Science</w:t>
      </w:r>
      <w:r w:rsidRPr="002755BA">
        <w:t>, 7: 632–648.</w:t>
      </w:r>
    </w:p>
    <w:p w14:paraId="6FF7C9C0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Tharenou, P., &amp; Conroy, D. 1994. Men and women managers' advancement: Personal or situational determinants? </w:t>
      </w:r>
      <w:r w:rsidRPr="002755BA">
        <w:rPr>
          <w:i/>
          <w:iCs/>
        </w:rPr>
        <w:t>Applied Psychology: An International Review</w:t>
      </w:r>
      <w:r w:rsidRPr="002755BA">
        <w:t>, 43: 5-31.</w:t>
      </w:r>
    </w:p>
    <w:p w14:paraId="1003CFC0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Tharmaseelan, N., Inkson, K., &amp; Carr, S. C. 2010. Migration and career success: Testing a time‐sequenced model. </w:t>
      </w:r>
      <w:r w:rsidRPr="002755BA">
        <w:rPr>
          <w:i/>
        </w:rPr>
        <w:t>Career Development International</w:t>
      </w:r>
      <w:r w:rsidRPr="002755BA">
        <w:t>, 15: 218–238.</w:t>
      </w:r>
    </w:p>
    <w:p w14:paraId="7D45BC1B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Tlaiss, H. A., &amp; Mendelson, M. B. 2014. Predicting women’s job satisfaction with personal demographics: Evidence from a Middle Eastern country. </w:t>
      </w:r>
      <w:r w:rsidRPr="002755BA">
        <w:rPr>
          <w:i/>
          <w:iCs/>
        </w:rPr>
        <w:t>The International Journal of Human Resource Management</w:t>
      </w:r>
      <w:r w:rsidRPr="002755BA">
        <w:t>, 25: 434–458.</w:t>
      </w:r>
    </w:p>
    <w:p w14:paraId="774E6352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lastRenderedPageBreak/>
        <w:t xml:space="preserve">Tolentino, L. R., Garcia, P. R. J. M., Restubog, S. L. D., Bordia, P., &amp; Tang, R. L. 2013. Validation of the career adapt-abilities scale and an examination of a model of career adaptation in the Philippine context. </w:t>
      </w:r>
      <w:r w:rsidRPr="002755BA">
        <w:rPr>
          <w:i/>
          <w:iCs/>
        </w:rPr>
        <w:t>Journal of Vocational Behavior</w:t>
      </w:r>
      <w:r w:rsidRPr="002755BA">
        <w:t>, 83: 410–418.</w:t>
      </w:r>
    </w:p>
    <w:p w14:paraId="15454963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Traavik, L. E. M., &amp; Richardsen, A. M. 2010. Career success for international professional women in the land of the equal? Evidence from Norway. </w:t>
      </w:r>
      <w:r w:rsidRPr="002755BA">
        <w:rPr>
          <w:i/>
          <w:iCs/>
        </w:rPr>
        <w:t>The International Journal of Human Resource Management</w:t>
      </w:r>
      <w:r w:rsidRPr="002755BA">
        <w:t>, 21: 2798–2812.</w:t>
      </w:r>
    </w:p>
    <w:p w14:paraId="1E1D138A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Tremblay, M., Dahan, J., &amp; Gianecchini, M. 2014. The mediating influence of career success in relationship between career mobility criteria, career anchors and satisfaction with organization. </w:t>
      </w:r>
      <w:r w:rsidRPr="002755BA">
        <w:rPr>
          <w:i/>
          <w:iCs/>
        </w:rPr>
        <w:t>Personnel Review</w:t>
      </w:r>
      <w:r w:rsidRPr="002755BA">
        <w:t>, 43: 818.</w:t>
      </w:r>
    </w:p>
    <w:p w14:paraId="5C834DED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Tsui, A. S., &amp; Gutek, B. 1984. </w:t>
      </w:r>
      <w:r w:rsidRPr="002755BA">
        <w:t xml:space="preserve">A role set analysis of gender differences in performance, affective relationships, and career success of industrial middle managers. </w:t>
      </w:r>
      <w:r w:rsidRPr="002755BA">
        <w:rPr>
          <w:i/>
          <w:iCs/>
        </w:rPr>
        <w:t>Academy of Management Journal</w:t>
      </w:r>
      <w:r w:rsidRPr="002755BA">
        <w:t>, 27: 619–635.</w:t>
      </w:r>
    </w:p>
    <w:p w14:paraId="3451712A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Turban, D. B., &amp; Dougherty, T. W. 1994. Role of protege personality in receipt of mentoring and career success. </w:t>
      </w:r>
      <w:r w:rsidRPr="002755BA">
        <w:rPr>
          <w:i/>
          <w:iCs/>
        </w:rPr>
        <w:t>Academy of Management Journal</w:t>
      </w:r>
      <w:r w:rsidRPr="002755BA">
        <w:t>, 37: 688–702.</w:t>
      </w:r>
    </w:p>
    <w:p w14:paraId="336F1999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Tymon, W. G., Stumpf, S. A., &amp; Smith, R. R. 2011. Manager support predicts turnover of professionals in India. </w:t>
      </w:r>
      <w:r w:rsidRPr="002755BA">
        <w:rPr>
          <w:i/>
          <w:iCs/>
        </w:rPr>
        <w:t>Career Development International</w:t>
      </w:r>
      <w:r w:rsidRPr="002755BA">
        <w:t>, 16: 293–312.</w:t>
      </w:r>
    </w:p>
    <w:p w14:paraId="4835C50B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Valcour, M., &amp; Ladge, J. J. 2008. Family and career path characteristics as predictors of women’s objective and subjective career success: Integrating traditional and protean career explanations. </w:t>
      </w:r>
      <w:r w:rsidRPr="002755BA">
        <w:rPr>
          <w:i/>
          <w:iCs/>
        </w:rPr>
        <w:t>Journal of Vocational Behavior</w:t>
      </w:r>
      <w:r w:rsidRPr="002755BA">
        <w:t>, 73: 300–309.</w:t>
      </w:r>
    </w:p>
    <w:p w14:paraId="51D51541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Valcour, P. M., &amp; Tolbert, P. 2003. Gender, family and career in the era of boundarylessness: Determinants and effects of intra- and inter-organizational mobility. </w:t>
      </w:r>
      <w:r w:rsidRPr="002755BA">
        <w:rPr>
          <w:i/>
          <w:iCs/>
        </w:rPr>
        <w:t>The International Journal of Human Resource Management</w:t>
      </w:r>
      <w:r w:rsidRPr="002755BA">
        <w:t>, 14: 768–787.</w:t>
      </w:r>
    </w:p>
    <w:p w14:paraId="769D4BC8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Vandenberghe, C., &amp; Panaccio, A. 2012. </w:t>
      </w:r>
      <w:r w:rsidRPr="002755BA">
        <w:rPr>
          <w:rFonts w:eastAsia="Times New Roman"/>
        </w:rPr>
        <w:t xml:space="preserve">Perceived sacrifice and few alternatives commitments: The motivational underpinnings of continuance commitment's subdimensions. </w:t>
      </w:r>
      <w:r w:rsidRPr="002755BA">
        <w:rPr>
          <w:rFonts w:eastAsia="Times New Roman"/>
          <w:i/>
        </w:rPr>
        <w:t>Journal of Vacational Behavior,</w:t>
      </w:r>
      <w:r w:rsidRPr="002755BA">
        <w:rPr>
          <w:rFonts w:eastAsia="Times New Roman"/>
        </w:rPr>
        <w:t xml:space="preserve"> 81: 59</w:t>
      </w:r>
      <w:r w:rsidRPr="002755BA">
        <w:t>–</w:t>
      </w:r>
      <w:r w:rsidRPr="002755BA">
        <w:rPr>
          <w:rFonts w:eastAsia="Times New Roman"/>
        </w:rPr>
        <w:t>72</w:t>
      </w:r>
      <w:r>
        <w:rPr>
          <w:rFonts w:eastAsia="Times New Roman"/>
        </w:rPr>
        <w:t>.</w:t>
      </w:r>
    </w:p>
    <w:p w14:paraId="0B712A73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lastRenderedPageBreak/>
        <w:t xml:space="preserve">Van den Born, A., &amp; Witteloostuijn, A. 2013. Drivers of freelance career success. </w:t>
      </w:r>
      <w:r w:rsidRPr="002755BA">
        <w:rPr>
          <w:i/>
        </w:rPr>
        <w:t>Journal of Organizational Behavior</w:t>
      </w:r>
      <w:r w:rsidRPr="002755BA">
        <w:t>, 34: 24–46.</w:t>
      </w:r>
    </w:p>
    <w:p w14:paraId="0F763BBF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Van der Heijden, B. I. J. M., de Lange, A. H., Demerouti, E., &amp; Van der Heijde, C. M. 2009. </w:t>
      </w:r>
      <w:r w:rsidRPr="002755BA">
        <w:t xml:space="preserve">Age effects on the employability-career success relationship. </w:t>
      </w:r>
      <w:r w:rsidRPr="002755BA">
        <w:rPr>
          <w:i/>
          <w:iCs/>
        </w:rPr>
        <w:t>Journal of Vocational Behavior</w:t>
      </w:r>
      <w:r w:rsidRPr="002755BA">
        <w:t>, 74: 156–164.</w:t>
      </w:r>
    </w:p>
    <w:p w14:paraId="45DECA2E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Van Dierendonck, D., &amp; Van der Gaast, E. 2013. </w:t>
      </w:r>
      <w:r w:rsidRPr="002755BA">
        <w:t xml:space="preserve">Goal orientation, academic competences and early career success. </w:t>
      </w:r>
      <w:r w:rsidRPr="002755BA">
        <w:rPr>
          <w:i/>
          <w:iCs/>
        </w:rPr>
        <w:t>Career Development International</w:t>
      </w:r>
      <w:r w:rsidRPr="002755BA">
        <w:t>, 18: 694–711.</w:t>
      </w:r>
    </w:p>
    <w:p w14:paraId="0EFF1E9B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Verbruggen, M. 2012. Psychological mobility and career success in the “new” career climate. </w:t>
      </w:r>
      <w:r w:rsidRPr="002755BA">
        <w:rPr>
          <w:i/>
          <w:iCs/>
        </w:rPr>
        <w:t>Journal of Vocational Behavior</w:t>
      </w:r>
      <w:r w:rsidRPr="002755BA">
        <w:t>, 81: 289–297.</w:t>
      </w:r>
    </w:p>
    <w:p w14:paraId="6C45D641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Verbruggen, M., van Emmerik, H., Van Gils, A., Meng, C., &amp; de Grip, A. 2015. </w:t>
      </w:r>
      <w:r w:rsidRPr="002755BA">
        <w:t xml:space="preserve">Does early-career underemployment impact future career success? A path dependency perspective. </w:t>
      </w:r>
      <w:r w:rsidRPr="002755BA">
        <w:rPr>
          <w:i/>
          <w:iCs/>
        </w:rPr>
        <w:t>Journal of Vocational Behavior</w:t>
      </w:r>
      <w:r w:rsidRPr="002755BA">
        <w:t>, 90: 101–110.</w:t>
      </w:r>
    </w:p>
    <w:p w14:paraId="4E39736C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Waldman, D. A., &amp; Korbar, T. 2004. </w:t>
      </w:r>
      <w:r w:rsidRPr="002755BA">
        <w:t xml:space="preserve">Student assessment center performance in the prediction of early career success. </w:t>
      </w:r>
      <w:r w:rsidRPr="002755BA">
        <w:rPr>
          <w:i/>
          <w:iCs/>
        </w:rPr>
        <w:t>Academy of Management Learning &amp; Education</w:t>
      </w:r>
      <w:r w:rsidRPr="002755BA">
        <w:t>, 3: 151–167.</w:t>
      </w:r>
    </w:p>
    <w:p w14:paraId="0D0DE129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Wallace, J. E. 2001. The benefits of mentoring for female lawyers. </w:t>
      </w:r>
      <w:r w:rsidRPr="002755BA">
        <w:rPr>
          <w:i/>
          <w:iCs/>
        </w:rPr>
        <w:t>Journal of Vocational Behavior</w:t>
      </w:r>
      <w:r w:rsidRPr="002755BA">
        <w:t>, 58: 366–391.</w:t>
      </w:r>
    </w:p>
    <w:p w14:paraId="68839D16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Wayne, S. J., Liden, R. C., Kraimer, M. L., &amp; Graf, I. K. 1999. </w:t>
      </w:r>
      <w:r w:rsidRPr="002755BA">
        <w:t xml:space="preserve">The role of human capital, motivation and supervisor sponsorship in predicting career success. </w:t>
      </w:r>
      <w:r w:rsidRPr="002755BA">
        <w:rPr>
          <w:i/>
          <w:iCs/>
        </w:rPr>
        <w:t>Journal of Organizational Behavior</w:t>
      </w:r>
      <w:r w:rsidRPr="002755BA">
        <w:t>, 20: 577–595.</w:t>
      </w:r>
    </w:p>
    <w:p w14:paraId="1C2E41DE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Westman, M., &amp; Etzion, D. 1990. The career success/personal failure phenomenon as perceived in others: Comparing vignettes of male and female managers. </w:t>
      </w:r>
      <w:r w:rsidRPr="002755BA">
        <w:rPr>
          <w:i/>
          <w:iCs/>
        </w:rPr>
        <w:t>Journal of Vocational Behavior</w:t>
      </w:r>
      <w:r w:rsidRPr="002755BA">
        <w:t>, 37: 209–224.</w:t>
      </w:r>
    </w:p>
    <w:p w14:paraId="35A19234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lastRenderedPageBreak/>
        <w:t xml:space="preserve">Wiese, B. S., Freund, A. M., &amp; Baltes, P. B. 2002. </w:t>
      </w:r>
      <w:r w:rsidRPr="002755BA">
        <w:t xml:space="preserve">Subjective career success and emotional well-being: Longitudinal predictive power of selection, optimization, and compensation. </w:t>
      </w:r>
      <w:r w:rsidRPr="002755BA">
        <w:rPr>
          <w:i/>
          <w:iCs/>
        </w:rPr>
        <w:t>Journal of Vocational Behavior</w:t>
      </w:r>
      <w:r w:rsidRPr="002755BA">
        <w:t>, 60: 321–335.</w:t>
      </w:r>
    </w:p>
    <w:p w14:paraId="1272A358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fr-CH"/>
        </w:rPr>
        <w:t xml:space="preserve">Wille, B., De Fruyt, F., &amp; Feys, M. 2013. </w:t>
      </w:r>
      <w:r w:rsidRPr="002755BA">
        <w:t xml:space="preserve">Big five traits and intrinsic success in the new career era: A 15-Year longitudinal study on employability and work-family conflict. </w:t>
      </w:r>
      <w:r w:rsidRPr="002755BA">
        <w:rPr>
          <w:i/>
          <w:iCs/>
        </w:rPr>
        <w:t>Applied Psychology: An International Review</w:t>
      </w:r>
      <w:r w:rsidRPr="002755BA">
        <w:t>, 62: 124–156.</w:t>
      </w:r>
    </w:p>
    <w:p w14:paraId="52F12143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Wolff, H.-G., &amp; Moser, K. 2009. </w:t>
      </w:r>
      <w:r w:rsidRPr="002755BA">
        <w:t xml:space="preserve">Effects of networking on career success: A longitudinal study. </w:t>
      </w:r>
      <w:r w:rsidRPr="002755BA">
        <w:rPr>
          <w:i/>
          <w:iCs/>
        </w:rPr>
        <w:t>Journal of Applied Psychology</w:t>
      </w:r>
      <w:r w:rsidRPr="002755BA">
        <w:t>, 94: 196–206.</w:t>
      </w:r>
    </w:p>
    <w:p w14:paraId="0795ED52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Wu, L. Z., Kwan, H. K., Wei, L. Q., &amp; Liu, J. 2013. </w:t>
      </w:r>
      <w:r w:rsidRPr="002755BA">
        <w:t xml:space="preserve">Ingratiation in the workplace: The role of subordinate and supervisor political skill. </w:t>
      </w:r>
      <w:r w:rsidRPr="002755BA">
        <w:rPr>
          <w:i/>
          <w:iCs/>
        </w:rPr>
        <w:t>Journal of Management Studies</w:t>
      </w:r>
      <w:r w:rsidRPr="002755BA">
        <w:t>, 50: 991–1017.</w:t>
      </w:r>
    </w:p>
    <w:p w14:paraId="1DBE1E6F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Wu, P. C., Foo, M. Der, &amp; Turban, D. B. 2008. </w:t>
      </w:r>
      <w:r w:rsidRPr="002755BA">
        <w:t xml:space="preserve">The role of personality in relationship closeness, developer assistance, and career success. </w:t>
      </w:r>
      <w:r w:rsidRPr="002755BA">
        <w:rPr>
          <w:i/>
          <w:iCs/>
        </w:rPr>
        <w:t>Journal of Vocational Behavior</w:t>
      </w:r>
      <w:r w:rsidRPr="002755BA">
        <w:t>, 73: 440–448.</w:t>
      </w:r>
    </w:p>
    <w:p w14:paraId="21A25248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Xie, B., Xia, M., Xin, X., &amp; Zhou, W. 2016. Linking calling to work engagement and subjective career success: The perspective of career construction theory. </w:t>
      </w:r>
      <w:r w:rsidRPr="002755BA">
        <w:rPr>
          <w:i/>
          <w:iCs/>
        </w:rPr>
        <w:t>Journal of Vocational Behavior</w:t>
      </w:r>
      <w:r w:rsidRPr="002755BA">
        <w:t>, 94: 70–78.</w:t>
      </w:r>
    </w:p>
    <w:p w14:paraId="6B3B5258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fr-CH"/>
        </w:rPr>
        <w:t xml:space="preserve">Haines, V. Y., Hamouche, S., &amp; Saba, T. 2014. </w:t>
      </w:r>
      <w:r w:rsidRPr="002755BA">
        <w:t xml:space="preserve">Career success: Fit or marketability? </w:t>
      </w:r>
      <w:r w:rsidRPr="002755BA">
        <w:rPr>
          <w:i/>
        </w:rPr>
        <w:t xml:space="preserve">Career Development International, </w:t>
      </w:r>
      <w:r w:rsidRPr="002755BA">
        <w:t>19: 779-793.</w:t>
      </w:r>
    </w:p>
    <w:p w14:paraId="5DD2F107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Yang, F., &amp; Chau, R. 2016. Proactive personality and career success. </w:t>
      </w:r>
      <w:r w:rsidRPr="002755BA">
        <w:rPr>
          <w:i/>
        </w:rPr>
        <w:t>Journal of Managerial Psychology</w:t>
      </w:r>
      <w:r w:rsidRPr="002755BA">
        <w:t>, 31: 467-482.</w:t>
      </w:r>
    </w:p>
    <w:p w14:paraId="00758B83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Zacher, H. 2014. Career adaptability predicts subjective career success above and beyond personality traits and core self-evaluations. </w:t>
      </w:r>
      <w:r w:rsidRPr="002755BA">
        <w:rPr>
          <w:i/>
          <w:iCs/>
        </w:rPr>
        <w:t>Journal of Vocational Behavior</w:t>
      </w:r>
      <w:r w:rsidRPr="002755BA">
        <w:t>, 84: 21–30.</w:t>
      </w:r>
    </w:p>
    <w:p w14:paraId="3875DEA2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lastRenderedPageBreak/>
        <w:t xml:space="preserve">Zacher, H. 2015. Daily manifestations of career adaptability: Relationships with job and career outcomes. </w:t>
      </w:r>
      <w:r w:rsidRPr="002755BA">
        <w:rPr>
          <w:i/>
          <w:iCs/>
        </w:rPr>
        <w:t>Journal of Vocational Behavior</w:t>
      </w:r>
      <w:r w:rsidRPr="002755BA">
        <w:t>, 91: 76–86.</w:t>
      </w:r>
    </w:p>
    <w:p w14:paraId="1CEAAF9E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532DAA">
        <w:rPr>
          <w:lang w:val="de-CH"/>
        </w:rPr>
        <w:t xml:space="preserve">Zhang, C., Hirschi, A., Herrmann, A., Wei, J., &amp; Zhang, J. 2015. </w:t>
      </w:r>
      <w:r w:rsidRPr="002755BA">
        <w:t xml:space="preserve">Self-directed career attitude as predictor of career and life satisfaction in Chinese employees: Calling as mediator and job insecurity as moderator. </w:t>
      </w:r>
      <w:r w:rsidRPr="002755BA">
        <w:rPr>
          <w:i/>
        </w:rPr>
        <w:t>Career Development International</w:t>
      </w:r>
      <w:r w:rsidRPr="002755BA">
        <w:t>, 20: 703-716.</w:t>
      </w:r>
    </w:p>
    <w:p w14:paraId="725FF944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Zhang, Z., &amp; Arvey, R. D. 2009. Effects of personality on individual earnings: Leadership role occupancy as a mediator. </w:t>
      </w:r>
      <w:r w:rsidRPr="002755BA">
        <w:rPr>
          <w:i/>
          <w:iCs/>
        </w:rPr>
        <w:t>Journal of Business and Psychology</w:t>
      </w:r>
      <w:r w:rsidRPr="002755BA">
        <w:t>, 24: 271–280.</w:t>
      </w:r>
    </w:p>
    <w:p w14:paraId="66EAA0BC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Zhou, W., Guan, Y., Xin, L., Mak, M. C. K., &amp; Deng, Y. 2016. Career success criteria and locus of control as indicators of adaptive readiness in the career adaptation model. </w:t>
      </w:r>
      <w:r w:rsidRPr="002755BA">
        <w:rPr>
          <w:i/>
          <w:iCs/>
        </w:rPr>
        <w:t>Journal of Vocational Behavior</w:t>
      </w:r>
      <w:r w:rsidRPr="002755BA">
        <w:t>, 94: 124–130.</w:t>
      </w:r>
    </w:p>
    <w:p w14:paraId="52253007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</w:pPr>
      <w:r w:rsidRPr="002755BA">
        <w:t xml:space="preserve">Zinko, R., Ferris, G. R., Humphrey, S. E., Meyer, C. J., &amp; Aime, F. 2012. Personal reputation in organizations: Two-study constructive replication and extension of antecedents and consequences. </w:t>
      </w:r>
      <w:r w:rsidRPr="002755BA">
        <w:rPr>
          <w:i/>
          <w:iCs/>
        </w:rPr>
        <w:t>Journal of Occupational and Organizational Psychology</w:t>
      </w:r>
      <w:r w:rsidRPr="002755BA">
        <w:t>, 85: 156–180.</w:t>
      </w:r>
    </w:p>
    <w:p w14:paraId="77B04D50" w14:textId="77777777" w:rsidR="00084C9F" w:rsidRPr="002755BA" w:rsidRDefault="00084C9F" w:rsidP="00084C9F">
      <w:pPr>
        <w:pStyle w:val="StandardWeb"/>
        <w:numPr>
          <w:ilvl w:val="0"/>
          <w:numId w:val="4"/>
        </w:numPr>
        <w:tabs>
          <w:tab w:val="clear" w:pos="720"/>
          <w:tab w:val="num" w:pos="426"/>
        </w:tabs>
        <w:spacing w:before="0" w:beforeAutospacing="0" w:after="0" w:afterAutospacing="0" w:line="480" w:lineRule="auto"/>
        <w:ind w:left="851" w:hanging="862"/>
        <w:rPr>
          <w:sz w:val="22"/>
          <w:szCs w:val="22"/>
        </w:rPr>
      </w:pPr>
      <w:r w:rsidRPr="002755BA">
        <w:t xml:space="preserve">Zwaan, K., ter Bogt, T. F. M., &amp; Raaijmakers, Q. 2010. Career trajectories of Dutch pop musicians: A longitudinal study. </w:t>
      </w:r>
      <w:r w:rsidRPr="002755BA">
        <w:rPr>
          <w:i/>
          <w:iCs/>
        </w:rPr>
        <w:t>Journal of Vocational Behavior</w:t>
      </w:r>
      <w:r w:rsidRPr="002755BA">
        <w:t>, 77: 10–20.</w:t>
      </w:r>
    </w:p>
    <w:p w14:paraId="4FAED48D" w14:textId="351CE614" w:rsidR="003C6631" w:rsidRPr="002755BA" w:rsidRDefault="003C6631" w:rsidP="003C6631">
      <w:pPr>
        <w:rPr>
          <w:rFonts w:ascii="Times New Roman" w:eastAsiaTheme="minorEastAsia" w:hAnsi="Times New Roman" w:cs="Times New Roman"/>
        </w:rPr>
      </w:pPr>
      <w:bookmarkStart w:id="0" w:name="_GoBack"/>
      <w:bookmarkEnd w:id="0"/>
    </w:p>
    <w:p w14:paraId="5F2D00F9" w14:textId="77777777" w:rsidR="003C6631" w:rsidRPr="002755BA" w:rsidRDefault="003C6631" w:rsidP="003C6631">
      <w:pPr>
        <w:rPr>
          <w:rFonts w:ascii="Times New Roman" w:eastAsiaTheme="minorEastAsia" w:hAnsi="Times New Roman" w:cs="Times New Roman"/>
        </w:rPr>
        <w:sectPr w:rsidR="003C6631" w:rsidRPr="002755BA" w:rsidSect="00BC3BDF">
          <w:headerReference w:type="default" r:id="rId8"/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2BF7BF4C" w14:textId="77777777" w:rsidR="003C6631" w:rsidRPr="002755BA" w:rsidRDefault="003C6631" w:rsidP="003C6631">
      <w:pPr>
        <w:pStyle w:val="StandardWeb"/>
        <w:spacing w:before="0" w:beforeAutospacing="0" w:after="0" w:afterAutospacing="0" w:line="480" w:lineRule="auto"/>
        <w:ind w:left="482" w:hanging="482"/>
        <w:jc w:val="center"/>
      </w:pPr>
      <w:r w:rsidRPr="002755BA">
        <w:lastRenderedPageBreak/>
        <w:t>Supplemental Material 2</w:t>
      </w:r>
    </w:p>
    <w:p w14:paraId="5A72A312" w14:textId="741FBF1B" w:rsidR="003C6631" w:rsidRPr="002755BA" w:rsidRDefault="003C6631" w:rsidP="003C6631">
      <w:pPr>
        <w:spacing w:line="480" w:lineRule="auto"/>
        <w:jc w:val="center"/>
        <w:rPr>
          <w:rFonts w:ascii="Times New Roman" w:hAnsi="Times New Roman" w:cs="Times New Roman"/>
        </w:rPr>
      </w:pPr>
      <w:r w:rsidRPr="002755BA">
        <w:rPr>
          <w:rFonts w:ascii="Times New Roman" w:hAnsi="Times New Roman" w:cs="Times New Roman"/>
        </w:rPr>
        <w:t xml:space="preserve">Review Articles Linked to </w:t>
      </w:r>
      <w:r w:rsidR="005B1C7D">
        <w:rPr>
          <w:rFonts w:ascii="Times New Roman" w:hAnsi="Times New Roman" w:cs="Times New Roman"/>
        </w:rPr>
        <w:t>Theoretical Approach Categories</w:t>
      </w:r>
      <w:r w:rsidRPr="002755BA">
        <w:rPr>
          <w:rFonts w:ascii="Times New Roman" w:hAnsi="Times New Roman" w:cs="Times New Roman"/>
        </w:rPr>
        <w:t xml:space="preserve"> from Table 2 (</w:t>
      </w:r>
      <w:r w:rsidRPr="002755BA">
        <w:rPr>
          <w:rFonts w:ascii="Times New Roman" w:hAnsi="Times New Roman" w:cs="Times New Roman"/>
          <w:i/>
        </w:rPr>
        <w:t xml:space="preserve">k </w:t>
      </w:r>
      <w:r w:rsidR="00AF5F69" w:rsidRPr="002755BA">
        <w:rPr>
          <w:rFonts w:ascii="Times New Roman" w:hAnsi="Times New Roman" w:cs="Times New Roman"/>
        </w:rPr>
        <w:t>= 244</w:t>
      </w:r>
      <w:r w:rsidRPr="002755BA">
        <w:rPr>
          <w:rFonts w:ascii="Times New Roman" w:hAnsi="Times New Roman" w:cs="Times New Roman"/>
        </w:rPr>
        <w:t>)</w:t>
      </w:r>
    </w:p>
    <w:p w14:paraId="7AE6C8EB" w14:textId="02E7305B" w:rsidR="003C6631" w:rsidRPr="002755BA" w:rsidRDefault="003C6631" w:rsidP="003C6631">
      <w:pPr>
        <w:pStyle w:val="NurText"/>
        <w:spacing w:line="360" w:lineRule="auto"/>
        <w:ind w:firstLine="709"/>
        <w:rPr>
          <w:rFonts w:ascii="Times New Roman" w:hAnsi="Times New Roman" w:cs="Times New Roman"/>
          <w:sz w:val="24"/>
          <w:lang w:val="en-US"/>
        </w:rPr>
      </w:pPr>
      <w:r w:rsidRPr="002755BA">
        <w:rPr>
          <w:rFonts w:ascii="Times New Roman" w:hAnsi="Times New Roman" w:cs="Times New Roman"/>
          <w:sz w:val="24"/>
          <w:lang w:val="en-US"/>
        </w:rPr>
        <w:t xml:space="preserve">To develop the taxonomy of theoretical approaches, we identified and coded </w:t>
      </w:r>
      <w:r w:rsidRPr="002755BA">
        <w:rPr>
          <w:rFonts w:ascii="Times New Roman" w:hAnsi="Times New Roman" w:cs="Times New Roman"/>
          <w:i/>
          <w:sz w:val="24"/>
          <w:lang w:val="en-US"/>
        </w:rPr>
        <w:t>theories, theoretical frameworks</w:t>
      </w:r>
      <w:r w:rsidRPr="002755BA">
        <w:rPr>
          <w:rFonts w:ascii="Times New Roman" w:hAnsi="Times New Roman" w:cs="Times New Roman"/>
          <w:sz w:val="24"/>
          <w:lang w:val="en-US"/>
        </w:rPr>
        <w:t>,</w:t>
      </w:r>
      <w:r w:rsidRPr="002755BA">
        <w:rPr>
          <w:rFonts w:ascii="Times New Roman" w:hAnsi="Times New Roman" w:cs="Times New Roman"/>
          <w:i/>
          <w:sz w:val="24"/>
          <w:lang w:val="en-US"/>
        </w:rPr>
        <w:t xml:space="preserve"> theoretical models</w:t>
      </w:r>
      <w:r w:rsidRPr="002755BA">
        <w:rPr>
          <w:rFonts w:ascii="Times New Roman" w:hAnsi="Times New Roman" w:cs="Times New Roman"/>
          <w:sz w:val="24"/>
          <w:lang w:val="en-US"/>
        </w:rPr>
        <w:t>,</w:t>
      </w:r>
      <w:r w:rsidRPr="002755BA">
        <w:rPr>
          <w:rFonts w:ascii="Times New Roman" w:hAnsi="Times New Roman" w:cs="Times New Roman"/>
          <w:i/>
          <w:sz w:val="24"/>
          <w:lang w:val="en-US"/>
        </w:rPr>
        <w:t xml:space="preserve"> theoretical perspectives</w:t>
      </w:r>
      <w:r w:rsidRPr="002755BA">
        <w:rPr>
          <w:rFonts w:ascii="Times New Roman" w:hAnsi="Times New Roman" w:cs="Times New Roman"/>
          <w:sz w:val="24"/>
          <w:lang w:val="en-US"/>
        </w:rPr>
        <w:t>,</w:t>
      </w:r>
      <w:r w:rsidRPr="002755BA">
        <w:rPr>
          <w:rFonts w:ascii="Times New Roman" w:hAnsi="Times New Roman" w:cs="Times New Roman"/>
          <w:i/>
          <w:sz w:val="24"/>
          <w:lang w:val="en-US"/>
        </w:rPr>
        <w:t xml:space="preserve"> </w:t>
      </w:r>
      <w:r w:rsidRPr="002755BA">
        <w:rPr>
          <w:rFonts w:ascii="Times New Roman" w:hAnsi="Times New Roman" w:cs="Times New Roman"/>
          <w:sz w:val="24"/>
          <w:lang w:val="en-US"/>
        </w:rPr>
        <w:t>or</w:t>
      </w:r>
      <w:r w:rsidRPr="002755BA">
        <w:rPr>
          <w:rFonts w:ascii="Times New Roman" w:hAnsi="Times New Roman" w:cs="Times New Roman"/>
          <w:i/>
          <w:sz w:val="24"/>
          <w:lang w:val="en-US"/>
        </w:rPr>
        <w:t xml:space="preserve"> theoretical metaphors</w:t>
      </w:r>
      <w:r w:rsidRPr="002755BA">
        <w:rPr>
          <w:rFonts w:ascii="Times New Roman" w:hAnsi="Times New Roman" w:cs="Times New Roman"/>
          <w:sz w:val="24"/>
          <w:lang w:val="en-US"/>
        </w:rPr>
        <w:t xml:space="preserve"> explicitly mentioned as theoretical explanation for the attainment of career success in the reviewed studies. If a study did not explicitly refer to a theoretical approach in this sense, but merely described specific predictor variables, we did </w:t>
      </w:r>
      <w:r w:rsidRPr="002755BA">
        <w:rPr>
          <w:rFonts w:ascii="Times New Roman" w:hAnsi="Times New Roman" w:cs="Times New Roman"/>
          <w:sz w:val="24"/>
          <w:u w:val="single"/>
          <w:lang w:val="en-US"/>
        </w:rPr>
        <w:t>not</w:t>
      </w:r>
      <w:r w:rsidRPr="002755BA">
        <w:rPr>
          <w:rFonts w:ascii="Times New Roman" w:hAnsi="Times New Roman" w:cs="Times New Roman"/>
          <w:sz w:val="24"/>
          <w:lang w:val="en-US"/>
        </w:rPr>
        <w:t xml:space="preserve"> classify these specific variables within the taxonomy, because we did not want to confound theoretical approaches with investigated predictor variables. For example, a study that states that it investigates</w:t>
      </w:r>
      <w:r w:rsidR="000D48D7" w:rsidRPr="002755BA">
        <w:rPr>
          <w:rFonts w:ascii="Times New Roman" w:hAnsi="Times New Roman" w:cs="Times New Roman"/>
          <w:sz w:val="24"/>
          <w:lang w:val="en-US"/>
        </w:rPr>
        <w:t xml:space="preserve"> the attainment of</w:t>
      </w:r>
      <w:r w:rsidRPr="002755BA">
        <w:rPr>
          <w:rFonts w:ascii="Times New Roman" w:hAnsi="Times New Roman" w:cs="Times New Roman"/>
          <w:sz w:val="24"/>
          <w:lang w:val="en-US"/>
        </w:rPr>
        <w:t xml:space="preserve"> career success based on </w:t>
      </w:r>
      <w:r w:rsidRPr="002755BA">
        <w:rPr>
          <w:rFonts w:ascii="Times New Roman" w:hAnsi="Times New Roman" w:cs="Times New Roman"/>
          <w:i/>
          <w:sz w:val="24"/>
          <w:lang w:val="en-US"/>
        </w:rPr>
        <w:t>social-cognitive career theory</w:t>
      </w:r>
      <w:r w:rsidRPr="002755BA">
        <w:rPr>
          <w:rFonts w:ascii="Times New Roman" w:hAnsi="Times New Roman" w:cs="Times New Roman"/>
          <w:sz w:val="24"/>
          <w:lang w:val="en-US"/>
        </w:rPr>
        <w:t xml:space="preserve"> would be coded as using a theoretical approach based on </w:t>
      </w:r>
      <w:r w:rsidRPr="002755BA">
        <w:rPr>
          <w:rFonts w:ascii="Times New Roman" w:hAnsi="Times New Roman" w:cs="Times New Roman"/>
          <w:i/>
          <w:sz w:val="24"/>
          <w:lang w:val="en-US"/>
        </w:rPr>
        <w:t>career agency,</w:t>
      </w:r>
      <w:r w:rsidRPr="002755BA">
        <w:rPr>
          <w:rFonts w:ascii="Times New Roman" w:hAnsi="Times New Roman" w:cs="Times New Roman"/>
          <w:sz w:val="24"/>
          <w:lang w:val="en-US"/>
        </w:rPr>
        <w:t xml:space="preserve"> while a study that includes the variable of </w:t>
      </w:r>
      <w:r w:rsidRPr="002755BA">
        <w:rPr>
          <w:rFonts w:ascii="Times New Roman" w:hAnsi="Times New Roman" w:cs="Times New Roman"/>
          <w:i/>
          <w:sz w:val="24"/>
          <w:lang w:val="en-US"/>
        </w:rPr>
        <w:t xml:space="preserve">self-efficacy </w:t>
      </w:r>
      <w:r w:rsidRPr="002755BA">
        <w:rPr>
          <w:rFonts w:ascii="Times New Roman" w:hAnsi="Times New Roman" w:cs="Times New Roman"/>
          <w:sz w:val="24"/>
          <w:lang w:val="en-US"/>
        </w:rPr>
        <w:t xml:space="preserve">without </w:t>
      </w:r>
      <w:r w:rsidR="000D48D7" w:rsidRPr="002755BA">
        <w:rPr>
          <w:rFonts w:ascii="Times New Roman" w:hAnsi="Times New Roman" w:cs="Times New Roman"/>
          <w:sz w:val="24"/>
          <w:lang w:val="en-US"/>
        </w:rPr>
        <w:t>explicitly mentioning</w:t>
      </w:r>
      <w:r w:rsidRPr="002755BA">
        <w:rPr>
          <w:rFonts w:ascii="Times New Roman" w:hAnsi="Times New Roman" w:cs="Times New Roman"/>
          <w:sz w:val="24"/>
          <w:lang w:val="en-US"/>
        </w:rPr>
        <w:t xml:space="preserve"> </w:t>
      </w:r>
      <w:r w:rsidR="000D48D7" w:rsidRPr="002755BA">
        <w:rPr>
          <w:rFonts w:ascii="Times New Roman" w:hAnsi="Times New Roman" w:cs="Times New Roman"/>
          <w:i/>
          <w:sz w:val="24"/>
          <w:lang w:val="en-US"/>
        </w:rPr>
        <w:t>social-cognitive career theory</w:t>
      </w:r>
      <w:r w:rsidR="000D48D7" w:rsidRPr="002755BA">
        <w:rPr>
          <w:rFonts w:ascii="Times New Roman" w:hAnsi="Times New Roman" w:cs="Times New Roman"/>
          <w:sz w:val="24"/>
          <w:lang w:val="en-US"/>
        </w:rPr>
        <w:t xml:space="preserve"> </w:t>
      </w:r>
      <w:r w:rsidRPr="002755BA">
        <w:rPr>
          <w:rFonts w:ascii="Times New Roman" w:hAnsi="Times New Roman" w:cs="Times New Roman"/>
          <w:sz w:val="24"/>
          <w:lang w:val="en-US"/>
        </w:rPr>
        <w:t xml:space="preserve">would </w:t>
      </w:r>
      <w:r w:rsidRPr="002755BA">
        <w:rPr>
          <w:rFonts w:ascii="Times New Roman" w:hAnsi="Times New Roman" w:cs="Times New Roman"/>
          <w:sz w:val="24"/>
          <w:u w:val="single"/>
          <w:lang w:val="en-US"/>
        </w:rPr>
        <w:t>not</w:t>
      </w:r>
      <w:r w:rsidRPr="002755BA">
        <w:rPr>
          <w:rFonts w:ascii="Times New Roman" w:hAnsi="Times New Roman" w:cs="Times New Roman"/>
          <w:sz w:val="24"/>
          <w:lang w:val="en-US"/>
        </w:rPr>
        <w:t xml:space="preserve"> be coded. </w:t>
      </w:r>
    </w:p>
    <w:p w14:paraId="02B6E858" w14:textId="558BFFAD" w:rsidR="003C6631" w:rsidRPr="002755BA" w:rsidRDefault="003C6631" w:rsidP="003C6631">
      <w:pPr>
        <w:pStyle w:val="NurText"/>
        <w:spacing w:after="120" w:line="360" w:lineRule="auto"/>
        <w:ind w:firstLine="708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2755BA">
        <w:rPr>
          <w:rFonts w:ascii="Times New Roman" w:hAnsi="Times New Roman" w:cs="Times New Roman"/>
          <w:sz w:val="24"/>
          <w:lang w:val="en-US"/>
        </w:rPr>
        <w:t xml:space="preserve">To assign a theoretical approach to a specific category, we took into account the central assumptions of the respective approach. For example, the central assumption of tournament theory is that the relative performance of an individual within a career tournament system affects their career outcomes </w:t>
      </w:r>
      <w:r w:rsidRPr="002755BA">
        <w:rPr>
          <w:rFonts w:ascii="Times New Roman" w:hAnsi="Times New Roman" w:cs="Times New Roman"/>
          <w:sz w:val="24"/>
          <w:lang w:val="en-US"/>
        </w:rPr>
        <w:fldChar w:fldCharType="begin"/>
      </w:r>
      <w:r w:rsidRPr="002755BA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Connelly&lt;/Author&gt;&lt;Year&gt;2014&lt;/Year&gt;&lt;RecNum&gt;1830&lt;/RecNum&gt;&lt;DisplayText&gt;(Connelly, Tihanyi, Crook, &amp;amp; Gangloff, 2014)&lt;/DisplayText&gt;&lt;record&gt;&lt;rec-number&gt;1830&lt;/rec-number&gt;&lt;foreign-keys&gt;&lt;key app="EN" db-id="wv22azre855vdee0xaq5fxs9d5zw9vws50e0"&gt;1830&lt;/key&gt;&lt;/foreign-keys&gt;&lt;ref-type name="Journal Article"&gt;17&lt;/ref-type&gt;&lt;contributors&gt;&lt;authors&gt;&lt;author&gt;Connelly, Brian L&lt;/author&gt;&lt;author&gt;Tihanyi, Laszlo&lt;/author&gt;&lt;author&gt;Crook, T Russell&lt;/author&gt;&lt;author&gt;Gangloff, K Ashley&lt;/author&gt;&lt;/authors&gt;&lt;/contributors&gt;&lt;titles&gt;&lt;title&gt;Tournament theory: Thirty years of contests and competitions&lt;/title&gt;&lt;secondary-title&gt;Journal of Management&lt;/secondary-title&gt;&lt;/titles&gt;&lt;periodical&gt;&lt;full-title&gt;Journal of Management&lt;/full-title&gt;&lt;/periodical&gt;&lt;pages&gt;16–47&lt;/pages&gt;&lt;volume&gt;40&lt;/volume&gt;&lt;number&gt;1&lt;/number&gt;&lt;dates&gt;&lt;year&gt;2014&lt;/year&gt;&lt;/dates&gt;&lt;isbn&gt;0149-2063&lt;/isbn&gt;&lt;urls&gt;&lt;/urls&gt;&lt;electronic-resource-num&gt;10.1177/0149206313498902&lt;/electronic-resource-num&gt;&lt;/record&gt;&lt;/Cite&gt;&lt;/EndNote&gt;</w:instrText>
      </w:r>
      <w:r w:rsidRPr="002755BA">
        <w:rPr>
          <w:rFonts w:ascii="Times New Roman" w:hAnsi="Times New Roman" w:cs="Times New Roman"/>
          <w:sz w:val="24"/>
          <w:lang w:val="en-US"/>
        </w:rPr>
        <w:fldChar w:fldCharType="separate"/>
      </w:r>
      <w:r w:rsidRPr="002755BA">
        <w:rPr>
          <w:rFonts w:ascii="Times New Roman" w:hAnsi="Times New Roman" w:cs="Times New Roman"/>
          <w:noProof/>
          <w:sz w:val="24"/>
          <w:lang w:val="en-US"/>
        </w:rPr>
        <w:t>(</w:t>
      </w:r>
      <w:hyperlink w:anchor="_ENREF_2" w:tooltip="Connelly, 2014 #1830" w:history="1">
        <w:r w:rsidRPr="002755BA">
          <w:rPr>
            <w:rFonts w:ascii="Times New Roman" w:hAnsi="Times New Roman" w:cs="Times New Roman"/>
            <w:noProof/>
            <w:sz w:val="24"/>
            <w:lang w:val="en-US"/>
          </w:rPr>
          <w:t>Connelly, Tihanyi, Crook, &amp; Gangloff, 2014</w:t>
        </w:r>
      </w:hyperlink>
      <w:r w:rsidRPr="002755BA">
        <w:rPr>
          <w:rFonts w:ascii="Times New Roman" w:hAnsi="Times New Roman" w:cs="Times New Roman"/>
          <w:noProof/>
          <w:sz w:val="24"/>
          <w:lang w:val="en-US"/>
        </w:rPr>
        <w:t>)</w:t>
      </w:r>
      <w:r w:rsidRPr="002755BA">
        <w:rPr>
          <w:rFonts w:ascii="Times New Roman" w:hAnsi="Times New Roman" w:cs="Times New Roman"/>
          <w:sz w:val="24"/>
          <w:lang w:val="en-US"/>
        </w:rPr>
        <w:fldChar w:fldCharType="end"/>
      </w:r>
      <w:r w:rsidRPr="002755BA">
        <w:rPr>
          <w:rFonts w:ascii="Times New Roman" w:hAnsi="Times New Roman" w:cs="Times New Roman"/>
          <w:sz w:val="24"/>
          <w:lang w:val="en-US"/>
        </w:rPr>
        <w:t xml:space="preserve">. Consequently, tournament theory was coded as </w:t>
      </w:r>
      <w:r w:rsidRPr="002755BA">
        <w:rPr>
          <w:rFonts w:ascii="Times New Roman" w:hAnsi="Times New Roman" w:cs="Times New Roman"/>
          <w:i/>
          <w:sz w:val="24"/>
          <w:lang w:val="en-US"/>
        </w:rPr>
        <w:t>(competitive) performance</w:t>
      </w:r>
      <w:r w:rsidRPr="002755BA">
        <w:rPr>
          <w:rFonts w:ascii="Times New Roman" w:hAnsi="Times New Roman" w:cs="Times New Roman"/>
          <w:sz w:val="24"/>
          <w:lang w:val="en-US"/>
        </w:rPr>
        <w:t xml:space="preserve">. As a further example, the central assumption of social capital theories is that other individuals within the social context of a career actor provide different types of </w:t>
      </w:r>
      <w:r w:rsidR="005D7366" w:rsidRPr="002755BA">
        <w:rPr>
          <w:rFonts w:ascii="Times New Roman" w:hAnsi="Times New Roman" w:cs="Times New Roman"/>
          <w:sz w:val="24"/>
          <w:lang w:val="en-US"/>
        </w:rPr>
        <w:t>support</w:t>
      </w:r>
      <w:r w:rsidRPr="002755BA">
        <w:rPr>
          <w:rFonts w:ascii="Times New Roman" w:hAnsi="Times New Roman" w:cs="Times New Roman"/>
          <w:sz w:val="24"/>
          <w:lang w:val="en-US"/>
        </w:rPr>
        <w:t xml:space="preserve"> (e.g., information, psychosocial help, or career support) that finally results in successful careers </w:t>
      </w:r>
      <w:r w:rsidRPr="002755BA">
        <w:rPr>
          <w:rFonts w:ascii="Times New Roman" w:hAnsi="Times New Roman" w:cs="Times New Roman"/>
          <w:sz w:val="24"/>
          <w:lang w:val="en-US"/>
        </w:rPr>
        <w:fldChar w:fldCharType="begin"/>
      </w:r>
      <w:r w:rsidRPr="002755BA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Seibert&lt;/Author&gt;&lt;Year&gt;2001&lt;/Year&gt;&lt;RecNum&gt;1621&lt;/RecNum&gt;&lt;DisplayText&gt;(Seibert, Kraimer, &amp;amp; Liden, 2001)&lt;/DisplayText&gt;&lt;record&gt;&lt;rec-number&gt;1621&lt;/rec-number&gt;&lt;foreign-keys&gt;&lt;key app="EN" db-id="wv22azre855vdee0xaq5fxs9d5zw9vws50e0"&gt;1621&lt;/key&gt;&lt;/foreign-keys&gt;&lt;ref-type name="Journal Article"&gt;17&lt;/ref-type&gt;&lt;contributors&gt;&lt;authors&gt;&lt;author&gt;Seibert, S. E.&lt;/author&gt;&lt;author&gt;Kraimer, Maria L.&lt;/author&gt;&lt;author&gt;Liden, Robert C.&lt;/author&gt;&lt;/authors&gt;&lt;/contributors&gt;&lt;titles&gt;&lt;title&gt;A social capital theory of career success&lt;/title&gt;&lt;secondary-title&gt;Academy of Management Journal&lt;/secondary-title&gt;&lt;/titles&gt;&lt;periodical&gt;&lt;full-title&gt;Academy of Management Journal&lt;/full-title&gt;&lt;/periodical&gt;&lt;pages&gt;219–237&lt;/pages&gt;&lt;volume&gt;44&lt;/volume&gt;&lt;number&gt;2&lt;/number&gt;&lt;dates&gt;&lt;year&gt;2001&lt;/year&gt;&lt;pub-dates&gt;&lt;date&gt;April 1, 2001&lt;/date&gt;&lt;/pub-dates&gt;&lt;/dates&gt;&lt;urls&gt;&lt;related-urls&gt;&lt;url&gt;http://amj.aom.org/content/44/2/219.abstract&lt;/url&gt;&lt;url&gt;http://amj.aom.org/content/44/2/219&lt;/url&gt;&lt;/related-urls&gt;&lt;/urls&gt;&lt;electronic-resource-num&gt;10.2307/3069452&lt;/electronic-resource-num&gt;&lt;/record&gt;&lt;/Cite&gt;&lt;/EndNote&gt;</w:instrText>
      </w:r>
      <w:r w:rsidRPr="002755BA">
        <w:rPr>
          <w:rFonts w:ascii="Times New Roman" w:hAnsi="Times New Roman" w:cs="Times New Roman"/>
          <w:sz w:val="24"/>
          <w:lang w:val="en-US"/>
        </w:rPr>
        <w:fldChar w:fldCharType="separate"/>
      </w:r>
      <w:r w:rsidRPr="002755BA">
        <w:rPr>
          <w:rFonts w:ascii="Times New Roman" w:hAnsi="Times New Roman" w:cs="Times New Roman"/>
          <w:noProof/>
          <w:sz w:val="24"/>
          <w:lang w:val="en-US"/>
        </w:rPr>
        <w:t>(</w:t>
      </w:r>
      <w:hyperlink w:anchor="_ENREF_4" w:tooltip="Seibert, 2001 #1621" w:history="1">
        <w:r w:rsidRPr="002755BA">
          <w:rPr>
            <w:rFonts w:ascii="Times New Roman" w:hAnsi="Times New Roman" w:cs="Times New Roman"/>
            <w:noProof/>
            <w:sz w:val="24"/>
            <w:lang w:val="en-US"/>
          </w:rPr>
          <w:t>Seibert, Kraimer, &amp; Liden, 2001</w:t>
        </w:r>
      </w:hyperlink>
      <w:r w:rsidRPr="002755BA">
        <w:rPr>
          <w:rFonts w:ascii="Times New Roman" w:hAnsi="Times New Roman" w:cs="Times New Roman"/>
          <w:noProof/>
          <w:sz w:val="24"/>
          <w:lang w:val="en-US"/>
        </w:rPr>
        <w:t>)</w:t>
      </w:r>
      <w:r w:rsidRPr="002755BA">
        <w:rPr>
          <w:rFonts w:ascii="Times New Roman" w:hAnsi="Times New Roman" w:cs="Times New Roman"/>
          <w:sz w:val="24"/>
          <w:lang w:val="en-US"/>
        </w:rPr>
        <w:fldChar w:fldCharType="end"/>
      </w:r>
      <w:r w:rsidRPr="002755BA">
        <w:rPr>
          <w:rFonts w:ascii="Times New Roman" w:hAnsi="Times New Roman" w:cs="Times New Roman"/>
          <w:sz w:val="24"/>
          <w:lang w:val="en-US"/>
        </w:rPr>
        <w:t xml:space="preserve">. Consequently, social capital theories were coded as </w:t>
      </w:r>
      <w:r w:rsidRPr="002755BA">
        <w:rPr>
          <w:rFonts w:ascii="Times New Roman" w:hAnsi="Times New Roman" w:cs="Times New Roman"/>
          <w:i/>
          <w:sz w:val="24"/>
          <w:lang w:val="en-US"/>
        </w:rPr>
        <w:t>social environment</w:t>
      </w:r>
      <w:r w:rsidRPr="002755BA">
        <w:rPr>
          <w:rFonts w:ascii="Times New Roman" w:hAnsi="Times New Roman" w:cs="Times New Roman"/>
          <w:sz w:val="24"/>
          <w:lang w:val="en-US"/>
        </w:rPr>
        <w:t xml:space="preserve">. </w:t>
      </w:r>
      <w:r w:rsidRPr="002755BA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For example, </w:t>
      </w:r>
      <w:hyperlink w:anchor="_ENREF_3" w:tooltip="Hamori, 2011 #1942" w:history="1">
        <w:r w:rsidRPr="002755BA">
          <w:rPr>
            <w:rFonts w:ascii="Times New Roman" w:hAnsi="Times New Roman" w:cs="Times New Roman"/>
            <w:color w:val="auto"/>
            <w:sz w:val="24"/>
            <w:szCs w:val="24"/>
            <w:lang w:val="en-US"/>
          </w:rPr>
          <w:fldChar w:fldCharType="begin"/>
        </w:r>
        <w:r w:rsidRPr="002755BA">
          <w:rPr>
            <w:rFonts w:ascii="Times New Roman" w:hAnsi="Times New Roman" w:cs="Times New Roman"/>
            <w:color w:val="auto"/>
            <w:sz w:val="24"/>
            <w:szCs w:val="24"/>
            <w:lang w:val="en-US"/>
          </w:rPr>
          <w:instrText xml:space="preserve"> ADDIN EN.CITE &lt;EndNote&gt;&lt;Cite AuthorYear="1"&gt;&lt;Author&gt;Hamori&lt;/Author&gt;&lt;Year&gt;2011&lt;/Year&gt;&lt;RecNum&gt;1942&lt;/RecNum&gt;&lt;DisplayText&gt;Hamori and Koyuncu (2011)&lt;/DisplayText&gt;&lt;record&gt;&lt;rec-number&gt;1942&lt;/rec-number&gt;&lt;foreign-keys&gt;&lt;key app="EN" db-id="wv22azre855vdee0xaq5fxs9d5zw9vws50e0"&gt;1942&lt;/key&gt;&lt;/foreign-keys&gt;&lt;ref-type name="Journal Article"&gt;17&lt;/ref-type&gt;&lt;contributors&gt;&lt;authors&gt;&lt;author&gt;Hamori, Monika&lt;/author&gt;&lt;author&gt;Koyuncu, Burak&lt;/author&gt;&lt;/authors&gt;&lt;/contributors&gt;&lt;titles&gt;&lt;title&gt;Career advancement in large organizations in Europe and the United States: do international assignments add value?&lt;/title&gt;&lt;secondary-title&gt;The international journal of human resource management&lt;/secondary-title&gt;&lt;/titles&gt;&lt;periodical&gt;&lt;full-title&gt;The International Journal of Human Resource Management&lt;/full-title&gt;&lt;/periodical&gt;&lt;pages&gt;843-862&lt;/pages&gt;&lt;volume&gt;22&lt;/volume&gt;&lt;number&gt;04&lt;/number&gt;&lt;dates&gt;&lt;year&gt;2011&lt;/year&gt;&lt;/dates&gt;&lt;isbn&gt;0958-5192&lt;/isbn&gt;&lt;urls&gt;&lt;/urls&gt;&lt;/record&gt;&lt;/Cite&gt;&lt;/EndNote&gt;</w:instrText>
        </w:r>
        <w:r w:rsidRPr="002755BA">
          <w:rPr>
            <w:rFonts w:ascii="Times New Roman" w:hAnsi="Times New Roman" w:cs="Times New Roman"/>
            <w:color w:val="auto"/>
            <w:sz w:val="24"/>
            <w:szCs w:val="24"/>
            <w:lang w:val="en-US"/>
          </w:rPr>
          <w:fldChar w:fldCharType="separate"/>
        </w:r>
        <w:r w:rsidRPr="002755BA">
          <w:rPr>
            <w:rFonts w:ascii="Times New Roman" w:hAnsi="Times New Roman" w:cs="Times New Roman"/>
            <w:noProof/>
            <w:color w:val="auto"/>
            <w:sz w:val="24"/>
            <w:szCs w:val="24"/>
            <w:lang w:val="en-US"/>
          </w:rPr>
          <w:t>Hamori and Koyuncu (2011)</w:t>
        </w:r>
        <w:r w:rsidRPr="002755BA">
          <w:rPr>
            <w:rFonts w:ascii="Times New Roman" w:hAnsi="Times New Roman" w:cs="Times New Roman"/>
            <w:color w:val="auto"/>
            <w:sz w:val="24"/>
            <w:szCs w:val="24"/>
            <w:lang w:val="en-US"/>
          </w:rPr>
          <w:fldChar w:fldCharType="end"/>
        </w:r>
      </w:hyperlink>
      <w:r w:rsidRPr="002755BA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investigated effects of international assignments on career success using </w:t>
      </w:r>
      <w:r w:rsidRPr="002755BA">
        <w:rPr>
          <w:rFonts w:ascii="Times New Roman" w:hAnsi="Times New Roman" w:cs="Times New Roman"/>
          <w:i/>
          <w:color w:val="auto"/>
          <w:sz w:val="24"/>
          <w:szCs w:val="24"/>
          <w:lang w:val="en-US"/>
        </w:rPr>
        <w:t>human capital theory</w:t>
      </w:r>
      <w:r w:rsidRPr="002755BA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to build their hypotheses. Based on considerations of theoretical explanation, this article was thus classified within the human capital category. In contrast, </w:t>
      </w:r>
      <w:hyperlink w:anchor="_ENREF_1" w:tooltip="Andresen, 2013 #1883" w:history="1">
        <w:r w:rsidRPr="002755BA">
          <w:rPr>
            <w:rFonts w:ascii="Times New Roman" w:hAnsi="Times New Roman" w:cs="Times New Roman"/>
            <w:color w:val="auto"/>
            <w:sz w:val="24"/>
            <w:szCs w:val="24"/>
            <w:lang w:val="en-US"/>
          </w:rPr>
          <w:fldChar w:fldCharType="begin"/>
        </w:r>
        <w:r w:rsidRPr="002755BA">
          <w:rPr>
            <w:rFonts w:ascii="Times New Roman" w:hAnsi="Times New Roman" w:cs="Times New Roman"/>
            <w:color w:val="auto"/>
            <w:sz w:val="24"/>
            <w:szCs w:val="24"/>
            <w:lang w:val="en-US"/>
          </w:rPr>
          <w:instrText xml:space="preserve"> ADDIN EN.CITE &lt;EndNote&gt;&lt;Cite AuthorYear="1"&gt;&lt;Author&gt;Andresen&lt;/Author&gt;&lt;Year&gt;2013&lt;/Year&gt;&lt;RecNum&gt;1883&lt;/RecNum&gt;&lt;DisplayText&gt;Andresen and Biemann (2013)&lt;/DisplayText&gt;&lt;record&gt;&lt;rec-number&gt;1883&lt;/rec-number&gt;&lt;foreign-keys&gt;&lt;key app="EN" db-id="wv22azre855vdee0xaq5fxs9d5zw9vws50e0"&gt;1883&lt;/key&gt;&lt;/foreign-keys&gt;&lt;ref-type name="Journal Article"&gt;17&lt;/ref-type&gt;&lt;contributors&gt;&lt;authors&gt;&lt;author&gt;Andresen, Maike&lt;/author&gt;&lt;author&gt;Biemann, Torsten&lt;/author&gt;&lt;/authors&gt;&lt;/contributors&gt;&lt;titles&gt;&lt;title&gt;A taxonomy of internationally mobile managers&lt;/title&gt;&lt;secondary-title&gt;The International Journal of Human Resource Management&lt;/secondary-title&gt;&lt;/titles&gt;&lt;periodical&gt;&lt;full-title&gt;The International Journal of Human Resource Management&lt;/full-title&gt;&lt;/periodical&gt;&lt;pages&gt;533–557&lt;/pages&gt;&lt;volume&gt;24&lt;/volume&gt;&lt;number&gt;3&lt;/number&gt;&lt;dates&gt;&lt;year&gt;2013&lt;/year&gt;&lt;/dates&gt;&lt;isbn&gt;0958-5192&lt;/isbn&gt;&lt;urls&gt;&lt;/urls&gt;&lt;electronic-resource-num&gt;10.1080/09585192.2012.697476&lt;/electronic-resource-num&gt;&lt;/record&gt;&lt;/Cite&gt;&lt;/EndNote&gt;</w:instrText>
        </w:r>
        <w:r w:rsidRPr="002755BA">
          <w:rPr>
            <w:rFonts w:ascii="Times New Roman" w:hAnsi="Times New Roman" w:cs="Times New Roman"/>
            <w:color w:val="auto"/>
            <w:sz w:val="24"/>
            <w:szCs w:val="24"/>
            <w:lang w:val="en-US"/>
          </w:rPr>
          <w:fldChar w:fldCharType="separate"/>
        </w:r>
        <w:r w:rsidRPr="002755BA">
          <w:rPr>
            <w:rFonts w:ascii="Times New Roman" w:hAnsi="Times New Roman" w:cs="Times New Roman"/>
            <w:noProof/>
            <w:color w:val="auto"/>
            <w:sz w:val="24"/>
            <w:szCs w:val="24"/>
            <w:lang w:val="en-US"/>
          </w:rPr>
          <w:t>Andresen and Biemann (2013)</w:t>
        </w:r>
        <w:r w:rsidRPr="002755BA">
          <w:rPr>
            <w:rFonts w:ascii="Times New Roman" w:hAnsi="Times New Roman" w:cs="Times New Roman"/>
            <w:color w:val="auto"/>
            <w:sz w:val="24"/>
            <w:szCs w:val="24"/>
            <w:lang w:val="en-US"/>
          </w:rPr>
          <w:fldChar w:fldCharType="end"/>
        </w:r>
      </w:hyperlink>
      <w:r w:rsidRPr="002755BA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built a</w:t>
      </w:r>
      <w:r w:rsidR="005D7366" w:rsidRPr="002755BA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specific</w:t>
      </w:r>
      <w:r w:rsidRPr="002755BA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r w:rsidRPr="002755BA">
        <w:rPr>
          <w:rFonts w:ascii="Times New Roman" w:hAnsi="Times New Roman" w:cs="Times New Roman"/>
          <w:i/>
          <w:color w:val="auto"/>
          <w:sz w:val="24"/>
          <w:szCs w:val="24"/>
          <w:lang w:val="en-US"/>
        </w:rPr>
        <w:t>taxonomy of internationally mobile mangers</w:t>
      </w:r>
      <w:r w:rsidRPr="002755BA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and used this taxonomy as basis to explain effects on career success. Consequentially, this study was classified within the </w:t>
      </w:r>
      <w:r w:rsidRPr="002755BA">
        <w:rPr>
          <w:rFonts w:ascii="Times New Roman" w:hAnsi="Times New Roman" w:cs="Times New Roman"/>
          <w:i/>
          <w:color w:val="auto"/>
          <w:sz w:val="24"/>
          <w:szCs w:val="24"/>
          <w:lang w:val="en-US"/>
        </w:rPr>
        <w:t>career transitions</w:t>
      </w:r>
      <w:r w:rsidRPr="002755BA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approach. </w:t>
      </w:r>
    </w:p>
    <w:p w14:paraId="3DFC2CF2" w14:textId="77777777" w:rsidR="003C6631" w:rsidRPr="002755BA" w:rsidRDefault="003C6631" w:rsidP="003C6631">
      <w:pPr>
        <w:spacing w:line="480" w:lineRule="auto"/>
        <w:rPr>
          <w:rFonts w:ascii="Times New Roman" w:hAnsi="Times New Roman" w:cs="Times New Roman"/>
          <w:sz w:val="28"/>
        </w:rPr>
      </w:pPr>
    </w:p>
    <w:tbl>
      <w:tblPr>
        <w:tblStyle w:val="Tabellenraster"/>
        <w:tblW w:w="12332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5103"/>
        <w:gridCol w:w="426"/>
        <w:gridCol w:w="425"/>
        <w:gridCol w:w="425"/>
        <w:gridCol w:w="425"/>
        <w:gridCol w:w="426"/>
        <w:gridCol w:w="425"/>
        <w:gridCol w:w="425"/>
        <w:gridCol w:w="425"/>
        <w:gridCol w:w="426"/>
        <w:gridCol w:w="425"/>
        <w:gridCol w:w="425"/>
        <w:gridCol w:w="425"/>
        <w:gridCol w:w="426"/>
        <w:gridCol w:w="425"/>
        <w:gridCol w:w="425"/>
        <w:gridCol w:w="425"/>
        <w:gridCol w:w="425"/>
      </w:tblGrid>
      <w:tr w:rsidR="007C452E" w:rsidRPr="002755BA" w14:paraId="4AF074A8" w14:textId="50D33779" w:rsidTr="007C452E">
        <w:trPr>
          <w:cantSplit/>
          <w:trHeight w:val="416"/>
          <w:tblHeader/>
        </w:trPr>
        <w:tc>
          <w:tcPr>
            <w:tcW w:w="5103" w:type="dxa"/>
            <w:vAlign w:val="center"/>
          </w:tcPr>
          <w:p w14:paraId="0E550381" w14:textId="75B4B27E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Reference (same order as in Supplement 1)</w:t>
            </w:r>
          </w:p>
        </w:tc>
        <w:tc>
          <w:tcPr>
            <w:tcW w:w="6804" w:type="dxa"/>
            <w:gridSpan w:val="16"/>
            <w:vAlign w:val="center"/>
          </w:tcPr>
          <w:p w14:paraId="7A69E12D" w14:textId="4BCA87CA" w:rsidR="007C452E" w:rsidRPr="002755BA" w:rsidRDefault="007C452E" w:rsidP="00C10E2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heoretical Approaches: Antecedents–Career Success</w:t>
            </w:r>
          </w:p>
        </w:tc>
        <w:tc>
          <w:tcPr>
            <w:tcW w:w="425" w:type="dxa"/>
          </w:tcPr>
          <w:p w14:paraId="52040452" w14:textId="77777777" w:rsidR="007C452E" w:rsidRPr="002755BA" w:rsidRDefault="007C452E" w:rsidP="00C10E2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2E171B3" w14:textId="06FE2861" w:rsidTr="007C452E">
        <w:trPr>
          <w:cantSplit/>
          <w:trHeight w:val="3886"/>
          <w:tblHeader/>
        </w:trPr>
        <w:tc>
          <w:tcPr>
            <w:tcW w:w="5103" w:type="dxa"/>
            <w:textDirection w:val="btLr"/>
            <w:vAlign w:val="center"/>
          </w:tcPr>
          <w:p w14:paraId="05B82DDF" w14:textId="77777777" w:rsidR="007C452E" w:rsidRPr="002755BA" w:rsidRDefault="007C452E" w:rsidP="000D5A5B">
            <w:pPr>
              <w:ind w:left="113" w:right="113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textDirection w:val="btLr"/>
          </w:tcPr>
          <w:p w14:paraId="05C47984" w14:textId="77777777" w:rsidR="007C452E" w:rsidRPr="002755BA" w:rsidRDefault="007C452E" w:rsidP="000D5A5B">
            <w:pPr>
              <w:ind w:left="113" w:right="113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uman Capital</w:t>
            </w:r>
          </w:p>
        </w:tc>
        <w:tc>
          <w:tcPr>
            <w:tcW w:w="425" w:type="dxa"/>
            <w:textDirection w:val="btLr"/>
          </w:tcPr>
          <w:p w14:paraId="5D766497" w14:textId="77777777" w:rsidR="007C452E" w:rsidRPr="002755BA" w:rsidRDefault="007C452E" w:rsidP="000D5A5B">
            <w:pPr>
              <w:ind w:left="113" w:right="113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oles &amp; Identity</w:t>
            </w:r>
          </w:p>
        </w:tc>
        <w:tc>
          <w:tcPr>
            <w:tcW w:w="425" w:type="dxa"/>
            <w:textDirection w:val="btLr"/>
          </w:tcPr>
          <w:p w14:paraId="21FDD212" w14:textId="77777777" w:rsidR="007C452E" w:rsidRPr="002755BA" w:rsidRDefault="007C452E" w:rsidP="000D5A5B">
            <w:pPr>
              <w:ind w:left="113" w:right="113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Competitive) Performance</w:t>
            </w:r>
          </w:p>
        </w:tc>
        <w:tc>
          <w:tcPr>
            <w:tcW w:w="425" w:type="dxa"/>
            <w:textDirection w:val="btLr"/>
          </w:tcPr>
          <w:p w14:paraId="2170AE85" w14:textId="77777777" w:rsidR="007C452E" w:rsidRPr="002755BA" w:rsidRDefault="007C452E" w:rsidP="000D5A5B">
            <w:pPr>
              <w:ind w:left="113" w:right="113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ocial Environment</w:t>
            </w:r>
          </w:p>
        </w:tc>
        <w:tc>
          <w:tcPr>
            <w:tcW w:w="426" w:type="dxa"/>
            <w:textDirection w:val="btLr"/>
          </w:tcPr>
          <w:p w14:paraId="7AE3DDB5" w14:textId="77777777" w:rsidR="007C452E" w:rsidRPr="002755BA" w:rsidRDefault="007C452E" w:rsidP="000D5A5B">
            <w:pPr>
              <w:ind w:left="113" w:right="113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ork Environment</w:t>
            </w:r>
          </w:p>
        </w:tc>
        <w:tc>
          <w:tcPr>
            <w:tcW w:w="425" w:type="dxa"/>
            <w:textDirection w:val="btLr"/>
          </w:tcPr>
          <w:p w14:paraId="12BD6E34" w14:textId="77777777" w:rsidR="007C452E" w:rsidRPr="002755BA" w:rsidRDefault="007C452E" w:rsidP="000D5A5B">
            <w:pPr>
              <w:ind w:left="113" w:right="113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areer Agency</w:t>
            </w:r>
          </w:p>
        </w:tc>
        <w:tc>
          <w:tcPr>
            <w:tcW w:w="425" w:type="dxa"/>
            <w:textDirection w:val="btLr"/>
          </w:tcPr>
          <w:p w14:paraId="083987B4" w14:textId="77777777" w:rsidR="007C452E" w:rsidRPr="002755BA" w:rsidRDefault="007C452E" w:rsidP="000D5A5B">
            <w:pPr>
              <w:ind w:left="113" w:right="113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ress &amp; Coping</w:t>
            </w:r>
          </w:p>
        </w:tc>
        <w:tc>
          <w:tcPr>
            <w:tcW w:w="425" w:type="dxa"/>
            <w:textDirection w:val="btLr"/>
          </w:tcPr>
          <w:p w14:paraId="2217AA75" w14:textId="77777777" w:rsidR="007C452E" w:rsidRPr="002755BA" w:rsidRDefault="007C452E" w:rsidP="000D5A5B">
            <w:pPr>
              <w:ind w:left="113" w:right="113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able Traits</w:t>
            </w:r>
          </w:p>
        </w:tc>
        <w:tc>
          <w:tcPr>
            <w:tcW w:w="426" w:type="dxa"/>
            <w:textDirection w:val="btLr"/>
          </w:tcPr>
          <w:p w14:paraId="00F30879" w14:textId="77777777" w:rsidR="007C452E" w:rsidRPr="002755BA" w:rsidRDefault="007C452E" w:rsidP="000D5A5B">
            <w:pPr>
              <w:ind w:left="113" w:right="113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tional Culture</w:t>
            </w:r>
          </w:p>
        </w:tc>
        <w:tc>
          <w:tcPr>
            <w:tcW w:w="425" w:type="dxa"/>
            <w:textDirection w:val="btLr"/>
          </w:tcPr>
          <w:p w14:paraId="0698C5C1" w14:textId="77777777" w:rsidR="007C452E" w:rsidRPr="002755BA" w:rsidRDefault="007C452E" w:rsidP="000D5A5B">
            <w:pPr>
              <w:ind w:left="113" w:right="113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son-Environment Interactions</w:t>
            </w:r>
          </w:p>
        </w:tc>
        <w:tc>
          <w:tcPr>
            <w:tcW w:w="425" w:type="dxa"/>
            <w:textDirection w:val="btLr"/>
          </w:tcPr>
          <w:p w14:paraId="2DE72EA5" w14:textId="77777777" w:rsidR="007C452E" w:rsidRPr="002755BA" w:rsidRDefault="007C452E" w:rsidP="000D5A5B">
            <w:pPr>
              <w:ind w:left="113" w:right="113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ifespan</w:t>
            </w:r>
          </w:p>
        </w:tc>
        <w:tc>
          <w:tcPr>
            <w:tcW w:w="425" w:type="dxa"/>
            <w:textDirection w:val="btLr"/>
          </w:tcPr>
          <w:p w14:paraId="18F53164" w14:textId="77777777" w:rsidR="007C452E" w:rsidRPr="002755BA" w:rsidRDefault="007C452E" w:rsidP="000D5A5B">
            <w:pPr>
              <w:ind w:left="113" w:right="113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areer Transitions</w:t>
            </w:r>
          </w:p>
        </w:tc>
        <w:tc>
          <w:tcPr>
            <w:tcW w:w="426" w:type="dxa"/>
            <w:textDirection w:val="btLr"/>
          </w:tcPr>
          <w:p w14:paraId="11747B6C" w14:textId="77777777" w:rsidR="007C452E" w:rsidRPr="002755BA" w:rsidRDefault="007C452E" w:rsidP="000D5A5B">
            <w:pPr>
              <w:ind w:left="113" w:right="113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ybrid Approaches</w:t>
            </w:r>
          </w:p>
        </w:tc>
        <w:tc>
          <w:tcPr>
            <w:tcW w:w="425" w:type="dxa"/>
            <w:textDirection w:val="btLr"/>
          </w:tcPr>
          <w:p w14:paraId="3CAF8EE7" w14:textId="77777777" w:rsidR="007C452E" w:rsidRPr="002755BA" w:rsidRDefault="007C452E" w:rsidP="000D5A5B">
            <w:pPr>
              <w:ind w:left="113" w:right="113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ther Approaches</w:t>
            </w:r>
          </w:p>
        </w:tc>
        <w:tc>
          <w:tcPr>
            <w:tcW w:w="425" w:type="dxa"/>
            <w:textDirection w:val="btLr"/>
          </w:tcPr>
          <w:p w14:paraId="0486CD0D" w14:textId="513584D4" w:rsidR="007C452E" w:rsidRPr="002755BA" w:rsidRDefault="007C452E" w:rsidP="000D5A5B">
            <w:pPr>
              <w:ind w:left="113" w:right="113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fferential Hypotheses</w:t>
            </w:r>
            <w:r w:rsidR="00A365DD"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OCS/SCS</w:t>
            </w:r>
          </w:p>
        </w:tc>
        <w:tc>
          <w:tcPr>
            <w:tcW w:w="425" w:type="dxa"/>
            <w:textDirection w:val="btLr"/>
          </w:tcPr>
          <w:p w14:paraId="4275238B" w14:textId="77777777" w:rsidR="007C452E" w:rsidRPr="002755BA" w:rsidRDefault="007C452E" w:rsidP="000D5A5B">
            <w:pPr>
              <w:ind w:left="113" w:right="113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mparing Theoretical Approaches</w:t>
            </w:r>
          </w:p>
        </w:tc>
        <w:tc>
          <w:tcPr>
            <w:tcW w:w="425" w:type="dxa"/>
            <w:textDirection w:val="btLr"/>
          </w:tcPr>
          <w:p w14:paraId="5F5FC550" w14:textId="4D88C5CD" w:rsidR="007C452E" w:rsidRPr="002755BA" w:rsidRDefault="002C0C5E" w:rsidP="000D5A5B">
            <w:pPr>
              <w:ind w:left="113" w:right="113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udy only includes outcomes</w:t>
            </w:r>
          </w:p>
        </w:tc>
      </w:tr>
      <w:tr w:rsidR="007C452E" w:rsidRPr="002755BA" w14:paraId="4AAEE778" w14:textId="35FD6AAF" w:rsidTr="007C452E">
        <w:trPr>
          <w:trHeight w:val="286"/>
        </w:trPr>
        <w:tc>
          <w:tcPr>
            <w:tcW w:w="5103" w:type="dxa"/>
            <w:vAlign w:val="center"/>
          </w:tcPr>
          <w:p w14:paraId="3DD3B093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bele &amp; Spurk (2009a)</w:t>
            </w:r>
          </w:p>
        </w:tc>
        <w:tc>
          <w:tcPr>
            <w:tcW w:w="426" w:type="dxa"/>
            <w:vAlign w:val="center"/>
          </w:tcPr>
          <w:p w14:paraId="7D29DB5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9D117B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58873D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D1ED0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680110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A19CBF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AB3038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09AED0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2839B4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E8D12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7ABACC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00FBA8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6730F3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71C038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27E273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CB4445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5F28CD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161BCE1" w14:textId="5A55F790" w:rsidTr="007C452E">
        <w:trPr>
          <w:trHeight w:val="286"/>
        </w:trPr>
        <w:tc>
          <w:tcPr>
            <w:tcW w:w="5103" w:type="dxa"/>
            <w:vAlign w:val="center"/>
          </w:tcPr>
          <w:p w14:paraId="32F2B7F8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bele &amp; Spurk (2009b)</w:t>
            </w:r>
          </w:p>
        </w:tc>
        <w:tc>
          <w:tcPr>
            <w:tcW w:w="426" w:type="dxa"/>
            <w:vAlign w:val="center"/>
          </w:tcPr>
          <w:p w14:paraId="2488629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F3BD96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60F4ED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45101A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2B8175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B6431A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DD0E33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1A9032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BEAD10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A61B58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17F1BB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4583E5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85C3BD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56F7AD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1CEBB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2EC616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F073F8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B3D1752" w14:textId="4F2C54CD" w:rsidTr="007C452E">
        <w:trPr>
          <w:trHeight w:val="286"/>
        </w:trPr>
        <w:tc>
          <w:tcPr>
            <w:tcW w:w="5103" w:type="dxa"/>
            <w:vAlign w:val="center"/>
          </w:tcPr>
          <w:p w14:paraId="2D97E55F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bele &amp; Wiese (2008)</w:t>
            </w:r>
          </w:p>
        </w:tc>
        <w:tc>
          <w:tcPr>
            <w:tcW w:w="426" w:type="dxa"/>
            <w:vAlign w:val="center"/>
          </w:tcPr>
          <w:p w14:paraId="37473AF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2AECEB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73CC49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14E3EE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1CFF54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201FBC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124520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96C95A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5B4F5B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A43381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FCC60B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EA71E7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C48170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4A8BEB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9C96C8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F55D79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2BE2DF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844C6BE" w14:textId="1827D74A" w:rsidTr="007C452E">
        <w:trPr>
          <w:trHeight w:val="286"/>
        </w:trPr>
        <w:tc>
          <w:tcPr>
            <w:tcW w:w="5103" w:type="dxa"/>
            <w:vAlign w:val="center"/>
          </w:tcPr>
          <w:p w14:paraId="51B47F9A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llen (2011)</w:t>
            </w:r>
          </w:p>
        </w:tc>
        <w:tc>
          <w:tcPr>
            <w:tcW w:w="426" w:type="dxa"/>
            <w:vAlign w:val="center"/>
          </w:tcPr>
          <w:p w14:paraId="1490167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6BB36D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7348F6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66D670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E15B1B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14F61D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D6A57D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3B7C26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BAA666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326531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04F11A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465A57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A897FA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7F1FC3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CE33C4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48D355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B7AEAF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B01C647" w14:textId="0EEC93E9" w:rsidTr="007C452E">
        <w:trPr>
          <w:trHeight w:val="286"/>
        </w:trPr>
        <w:tc>
          <w:tcPr>
            <w:tcW w:w="5103" w:type="dxa"/>
            <w:vAlign w:val="center"/>
          </w:tcPr>
          <w:p w14:paraId="718922F7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llen, Lentz &amp; Day (2006)</w:t>
            </w:r>
          </w:p>
        </w:tc>
        <w:tc>
          <w:tcPr>
            <w:tcW w:w="426" w:type="dxa"/>
            <w:vAlign w:val="center"/>
          </w:tcPr>
          <w:p w14:paraId="350F438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59F99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6C106E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631EBC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242F563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70B277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1F4DB0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982EE6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F020B3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C741BC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5BB93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2DCD40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CBF366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98200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C88C72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64D354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4F3159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FC78024" w14:textId="750F7528" w:rsidTr="007C452E">
        <w:trPr>
          <w:trHeight w:val="286"/>
        </w:trPr>
        <w:tc>
          <w:tcPr>
            <w:tcW w:w="5103" w:type="dxa"/>
            <w:vAlign w:val="center"/>
          </w:tcPr>
          <w:p w14:paraId="7E205154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ndresen &amp; Biemann (2013)</w:t>
            </w:r>
          </w:p>
        </w:tc>
        <w:tc>
          <w:tcPr>
            <w:tcW w:w="426" w:type="dxa"/>
            <w:vAlign w:val="center"/>
          </w:tcPr>
          <w:p w14:paraId="38DD04E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212798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9CCCE7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1197B5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99D260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CC88C3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4B82AA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849B24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E49CEB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08C632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4C3AD3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1DA360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5B56C8A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B5DD96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0C91A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73D252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D0E79D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2F3721C" w14:textId="1C0DF633" w:rsidTr="007C452E">
        <w:trPr>
          <w:trHeight w:val="286"/>
        </w:trPr>
        <w:tc>
          <w:tcPr>
            <w:tcW w:w="5103" w:type="dxa"/>
            <w:vAlign w:val="center"/>
          </w:tcPr>
          <w:p w14:paraId="538BD4A5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dts et al. (2010)</w:t>
            </w:r>
          </w:p>
        </w:tc>
        <w:tc>
          <w:tcPr>
            <w:tcW w:w="426" w:type="dxa"/>
            <w:vAlign w:val="center"/>
          </w:tcPr>
          <w:p w14:paraId="3669A99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9CC68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F79D2E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F9C02C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F22EAC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9968CF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FAADF6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949866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4B5ED5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6001B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82ED02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6F3452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DAFACD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787D57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1E395D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2F8EEF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EAABA1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D2702ED" w14:textId="331BF0A6" w:rsidTr="007C452E">
        <w:trPr>
          <w:trHeight w:val="286"/>
        </w:trPr>
        <w:tc>
          <w:tcPr>
            <w:tcW w:w="5103" w:type="dxa"/>
            <w:vAlign w:val="center"/>
          </w:tcPr>
          <w:p w14:paraId="606D7F00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mstrong-Stassen (2003)</w:t>
            </w:r>
          </w:p>
        </w:tc>
        <w:tc>
          <w:tcPr>
            <w:tcW w:w="426" w:type="dxa"/>
            <w:vAlign w:val="center"/>
          </w:tcPr>
          <w:p w14:paraId="63AE133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8250F1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0C179F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971D06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E55C68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BAF111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62ED78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E0E1BF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E54DEF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8F9FDE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98E306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EE4B79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762F3B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A2C9C9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EF4F6B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6A904B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1EBCCC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67C013A" w14:textId="62B58FC8" w:rsidTr="00B7060E">
        <w:trPr>
          <w:trHeight w:val="286"/>
        </w:trPr>
        <w:tc>
          <w:tcPr>
            <w:tcW w:w="5103" w:type="dxa"/>
            <w:shd w:val="clear" w:color="auto" w:fill="auto"/>
            <w:vAlign w:val="center"/>
          </w:tcPr>
          <w:p w14:paraId="4CA81025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yee, Chay &amp; Tan (1994)</w:t>
            </w:r>
          </w:p>
        </w:tc>
        <w:tc>
          <w:tcPr>
            <w:tcW w:w="426" w:type="dxa"/>
            <w:shd w:val="clear" w:color="auto" w:fill="auto"/>
            <w:vAlign w:val="center"/>
          </w:tcPr>
          <w:p w14:paraId="6680314F" w14:textId="5B7B3EB5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shd w:val="clear" w:color="auto" w:fill="auto"/>
            <w:vAlign w:val="center"/>
          </w:tcPr>
          <w:p w14:paraId="5EF083AE" w14:textId="68D4B77B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shd w:val="clear" w:color="auto" w:fill="auto"/>
            <w:vAlign w:val="center"/>
          </w:tcPr>
          <w:p w14:paraId="4BF89E3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1BD9EB4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shd w:val="clear" w:color="auto" w:fill="auto"/>
            <w:vAlign w:val="center"/>
          </w:tcPr>
          <w:p w14:paraId="12232FE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shd w:val="clear" w:color="auto" w:fill="auto"/>
            <w:vAlign w:val="center"/>
          </w:tcPr>
          <w:p w14:paraId="6AF24E9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6CBEF41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74A6F76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shd w:val="clear" w:color="auto" w:fill="auto"/>
            <w:vAlign w:val="center"/>
          </w:tcPr>
          <w:p w14:paraId="446D737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35F4A39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053459C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4466030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shd w:val="clear" w:color="auto" w:fill="auto"/>
            <w:vAlign w:val="center"/>
          </w:tcPr>
          <w:p w14:paraId="188F49E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4C12463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002849A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</w:tcPr>
          <w:p w14:paraId="249EADBD" w14:textId="70BEB7A6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6A59E6D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7C452E" w:rsidRPr="002755BA" w14:paraId="45BACF45" w14:textId="224671F0" w:rsidTr="00B7060E">
        <w:trPr>
          <w:trHeight w:val="286"/>
        </w:trPr>
        <w:tc>
          <w:tcPr>
            <w:tcW w:w="5103" w:type="dxa"/>
            <w:shd w:val="clear" w:color="auto" w:fill="auto"/>
            <w:vAlign w:val="center"/>
          </w:tcPr>
          <w:p w14:paraId="0E4806EF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yee et al. (1996)</w:t>
            </w:r>
          </w:p>
        </w:tc>
        <w:tc>
          <w:tcPr>
            <w:tcW w:w="426" w:type="dxa"/>
            <w:shd w:val="clear" w:color="auto" w:fill="auto"/>
            <w:vAlign w:val="center"/>
          </w:tcPr>
          <w:p w14:paraId="7C3EB1D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shd w:val="clear" w:color="auto" w:fill="auto"/>
            <w:vAlign w:val="center"/>
          </w:tcPr>
          <w:p w14:paraId="0C39C66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1F7DE8F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3C5FFDE3" w14:textId="49DC1AB4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shd w:val="clear" w:color="auto" w:fill="auto"/>
            <w:vAlign w:val="center"/>
          </w:tcPr>
          <w:p w14:paraId="499BCE59" w14:textId="47AA66D6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shd w:val="clear" w:color="auto" w:fill="auto"/>
            <w:vAlign w:val="center"/>
          </w:tcPr>
          <w:p w14:paraId="794800D9" w14:textId="29DF9404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shd w:val="clear" w:color="auto" w:fill="auto"/>
            <w:vAlign w:val="center"/>
          </w:tcPr>
          <w:p w14:paraId="5A5580D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1D3C834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shd w:val="clear" w:color="auto" w:fill="auto"/>
            <w:vAlign w:val="center"/>
          </w:tcPr>
          <w:p w14:paraId="35845BE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31C7BB5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5669BD9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319AEEF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shd w:val="clear" w:color="auto" w:fill="auto"/>
            <w:vAlign w:val="center"/>
          </w:tcPr>
          <w:p w14:paraId="1FCD906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2C28CA9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58CC327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</w:tcPr>
          <w:p w14:paraId="2CB8B9C0" w14:textId="6E3467F4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38DB95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668593E" w14:textId="14955CF3" w:rsidTr="00B7060E">
        <w:trPr>
          <w:trHeight w:val="286"/>
        </w:trPr>
        <w:tc>
          <w:tcPr>
            <w:tcW w:w="5103" w:type="dxa"/>
            <w:shd w:val="clear" w:color="auto" w:fill="auto"/>
            <w:vAlign w:val="center"/>
          </w:tcPr>
          <w:p w14:paraId="2AAE5FB6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shby &amp; Schoon (2010)</w:t>
            </w:r>
          </w:p>
        </w:tc>
        <w:tc>
          <w:tcPr>
            <w:tcW w:w="426" w:type="dxa"/>
            <w:shd w:val="clear" w:color="auto" w:fill="auto"/>
            <w:vAlign w:val="center"/>
          </w:tcPr>
          <w:p w14:paraId="7E9A943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0B341C2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6928E3D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60B9FA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shd w:val="clear" w:color="auto" w:fill="auto"/>
            <w:vAlign w:val="center"/>
          </w:tcPr>
          <w:p w14:paraId="59C499E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shd w:val="clear" w:color="auto" w:fill="auto"/>
            <w:vAlign w:val="center"/>
          </w:tcPr>
          <w:p w14:paraId="6651917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6245FB1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31BF578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shd w:val="clear" w:color="auto" w:fill="auto"/>
            <w:vAlign w:val="center"/>
          </w:tcPr>
          <w:p w14:paraId="148EE2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4893B19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shd w:val="clear" w:color="auto" w:fill="auto"/>
            <w:vAlign w:val="center"/>
          </w:tcPr>
          <w:p w14:paraId="651017E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357238B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shd w:val="clear" w:color="auto" w:fill="auto"/>
            <w:vAlign w:val="center"/>
          </w:tcPr>
          <w:p w14:paraId="79F75E2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21E3366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28859F7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</w:tcPr>
          <w:p w14:paraId="29427AA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11B867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112AF66" w14:textId="610BFF38" w:rsidTr="00B7060E">
        <w:trPr>
          <w:trHeight w:val="286"/>
        </w:trPr>
        <w:tc>
          <w:tcPr>
            <w:tcW w:w="5103" w:type="dxa"/>
            <w:shd w:val="clear" w:color="auto" w:fill="auto"/>
            <w:vAlign w:val="center"/>
          </w:tcPr>
          <w:p w14:paraId="1C34940A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l et al. (2015)</w:t>
            </w:r>
          </w:p>
        </w:tc>
        <w:tc>
          <w:tcPr>
            <w:tcW w:w="426" w:type="dxa"/>
            <w:shd w:val="clear" w:color="auto" w:fill="auto"/>
            <w:vAlign w:val="center"/>
          </w:tcPr>
          <w:p w14:paraId="282008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6FF2A0D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4A1134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11179E4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shd w:val="clear" w:color="auto" w:fill="auto"/>
            <w:vAlign w:val="center"/>
          </w:tcPr>
          <w:p w14:paraId="521F5E0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shd w:val="clear" w:color="auto" w:fill="auto"/>
            <w:vAlign w:val="center"/>
          </w:tcPr>
          <w:p w14:paraId="1867561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4F5F5E0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18A6A43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shd w:val="clear" w:color="auto" w:fill="auto"/>
            <w:vAlign w:val="center"/>
          </w:tcPr>
          <w:p w14:paraId="4BF7510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69ECABC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shd w:val="clear" w:color="auto" w:fill="auto"/>
            <w:vAlign w:val="center"/>
          </w:tcPr>
          <w:p w14:paraId="37878FA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shd w:val="clear" w:color="auto" w:fill="auto"/>
            <w:vAlign w:val="center"/>
          </w:tcPr>
          <w:p w14:paraId="669F75C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shd w:val="clear" w:color="auto" w:fill="auto"/>
            <w:vAlign w:val="center"/>
          </w:tcPr>
          <w:p w14:paraId="0E771BC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0A71872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363FDA3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</w:tcPr>
          <w:p w14:paraId="4AA402F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44AEB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6A53987" w14:textId="0D9EB8CD" w:rsidTr="00B7060E">
        <w:trPr>
          <w:trHeight w:val="286"/>
        </w:trPr>
        <w:tc>
          <w:tcPr>
            <w:tcW w:w="5103" w:type="dxa"/>
            <w:shd w:val="clear" w:color="auto" w:fill="auto"/>
            <w:vAlign w:val="center"/>
          </w:tcPr>
          <w:p w14:paraId="14DFA497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llout (2009)</w:t>
            </w:r>
          </w:p>
        </w:tc>
        <w:tc>
          <w:tcPr>
            <w:tcW w:w="426" w:type="dxa"/>
            <w:shd w:val="clear" w:color="auto" w:fill="auto"/>
            <w:vAlign w:val="center"/>
          </w:tcPr>
          <w:p w14:paraId="62B9E1B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1015E1E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3289523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59249B6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shd w:val="clear" w:color="auto" w:fill="auto"/>
            <w:vAlign w:val="center"/>
          </w:tcPr>
          <w:p w14:paraId="6C6B269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65B577E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shd w:val="clear" w:color="auto" w:fill="auto"/>
            <w:vAlign w:val="center"/>
          </w:tcPr>
          <w:p w14:paraId="7DC6BB1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4C04C5E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shd w:val="clear" w:color="auto" w:fill="auto"/>
            <w:vAlign w:val="center"/>
          </w:tcPr>
          <w:p w14:paraId="6E286F9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204E54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780C2ED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066D58A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shd w:val="clear" w:color="auto" w:fill="auto"/>
            <w:vAlign w:val="center"/>
          </w:tcPr>
          <w:p w14:paraId="2BEFC0C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27C3B3F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46174D3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</w:tcPr>
          <w:p w14:paraId="06F957A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D24454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17D8C00" w14:textId="2FB8BFB3" w:rsidTr="00B7060E">
        <w:trPr>
          <w:trHeight w:val="286"/>
        </w:trPr>
        <w:tc>
          <w:tcPr>
            <w:tcW w:w="5103" w:type="dxa"/>
            <w:shd w:val="clear" w:color="auto" w:fill="auto"/>
            <w:vAlign w:val="center"/>
          </w:tcPr>
          <w:p w14:paraId="2B9CB3EE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ruch &amp; Lavi-Steiner (2015)</w:t>
            </w:r>
          </w:p>
        </w:tc>
        <w:tc>
          <w:tcPr>
            <w:tcW w:w="426" w:type="dxa"/>
            <w:shd w:val="clear" w:color="auto" w:fill="auto"/>
            <w:vAlign w:val="center"/>
          </w:tcPr>
          <w:p w14:paraId="35AF7AA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shd w:val="clear" w:color="auto" w:fill="auto"/>
            <w:vAlign w:val="center"/>
          </w:tcPr>
          <w:p w14:paraId="2801B75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64E3F19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17B88F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shd w:val="clear" w:color="auto" w:fill="auto"/>
            <w:vAlign w:val="center"/>
          </w:tcPr>
          <w:p w14:paraId="1E563FA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6DD4720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0A28907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513B68D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shd w:val="clear" w:color="auto" w:fill="auto"/>
            <w:vAlign w:val="center"/>
          </w:tcPr>
          <w:p w14:paraId="6F32F09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104529A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485AA55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58858F4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shd w:val="clear" w:color="auto" w:fill="auto"/>
            <w:vAlign w:val="center"/>
          </w:tcPr>
          <w:p w14:paraId="16D6C27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47EEBB4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14CE375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</w:tcPr>
          <w:p w14:paraId="462DAE1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D9F0AF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7BD1C02" w14:textId="73300548" w:rsidTr="00B7060E">
        <w:trPr>
          <w:trHeight w:val="286"/>
        </w:trPr>
        <w:tc>
          <w:tcPr>
            <w:tcW w:w="5103" w:type="dxa"/>
            <w:shd w:val="clear" w:color="auto" w:fill="auto"/>
            <w:vAlign w:val="center"/>
          </w:tcPr>
          <w:p w14:paraId="2870CF17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ruch et al. (2005)</w:t>
            </w:r>
          </w:p>
        </w:tc>
        <w:tc>
          <w:tcPr>
            <w:tcW w:w="426" w:type="dxa"/>
            <w:shd w:val="clear" w:color="auto" w:fill="auto"/>
            <w:vAlign w:val="center"/>
          </w:tcPr>
          <w:p w14:paraId="0AC57F3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shd w:val="clear" w:color="auto" w:fill="auto"/>
            <w:vAlign w:val="center"/>
          </w:tcPr>
          <w:p w14:paraId="55AD72D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7A1B552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059DC79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shd w:val="clear" w:color="auto" w:fill="auto"/>
            <w:vAlign w:val="center"/>
          </w:tcPr>
          <w:p w14:paraId="10FE448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05976E4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1D6F142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49640A8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shd w:val="clear" w:color="auto" w:fill="auto"/>
            <w:vAlign w:val="center"/>
          </w:tcPr>
          <w:p w14:paraId="1DF3F2D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32B9201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0310EC5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3B47CB9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shd w:val="clear" w:color="auto" w:fill="auto"/>
            <w:vAlign w:val="center"/>
          </w:tcPr>
          <w:p w14:paraId="4C59BDEA" w14:textId="58CE6FA9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shd w:val="clear" w:color="auto" w:fill="auto"/>
            <w:vAlign w:val="center"/>
          </w:tcPr>
          <w:p w14:paraId="29D79FF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5B54C2B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</w:tcPr>
          <w:p w14:paraId="5DBF1CB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4479DC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653613E" w14:textId="1E34907C" w:rsidTr="00B7060E">
        <w:trPr>
          <w:trHeight w:val="286"/>
        </w:trPr>
        <w:tc>
          <w:tcPr>
            <w:tcW w:w="5103" w:type="dxa"/>
            <w:shd w:val="clear" w:color="auto" w:fill="auto"/>
            <w:vAlign w:val="center"/>
          </w:tcPr>
          <w:p w14:paraId="7CE81A71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iemann &amp; Braakmann (2013)</w:t>
            </w:r>
          </w:p>
        </w:tc>
        <w:tc>
          <w:tcPr>
            <w:tcW w:w="426" w:type="dxa"/>
            <w:shd w:val="clear" w:color="auto" w:fill="auto"/>
            <w:vAlign w:val="center"/>
          </w:tcPr>
          <w:p w14:paraId="6F4B573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shd w:val="clear" w:color="auto" w:fill="auto"/>
            <w:vAlign w:val="center"/>
          </w:tcPr>
          <w:p w14:paraId="385D9DB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7A77588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4F8B387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shd w:val="clear" w:color="auto" w:fill="auto"/>
            <w:vAlign w:val="center"/>
          </w:tcPr>
          <w:p w14:paraId="2B01DA6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0124DC4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7E23DD2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40E8B61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shd w:val="clear" w:color="auto" w:fill="auto"/>
            <w:vAlign w:val="center"/>
          </w:tcPr>
          <w:p w14:paraId="3A9EF60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7F50A08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532AB01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27B2F90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shd w:val="clear" w:color="auto" w:fill="auto"/>
            <w:vAlign w:val="center"/>
          </w:tcPr>
          <w:p w14:paraId="1807D5F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7FA7169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  <w:vAlign w:val="center"/>
          </w:tcPr>
          <w:p w14:paraId="3EC494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shd w:val="clear" w:color="auto" w:fill="auto"/>
          </w:tcPr>
          <w:p w14:paraId="1672347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19794C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A05C237" w14:textId="41AF8D8D" w:rsidTr="007C452E">
        <w:trPr>
          <w:trHeight w:val="286"/>
        </w:trPr>
        <w:tc>
          <w:tcPr>
            <w:tcW w:w="5103" w:type="dxa"/>
            <w:vAlign w:val="center"/>
          </w:tcPr>
          <w:p w14:paraId="37C66137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Blake-Beard (1999)</w:t>
            </w:r>
          </w:p>
        </w:tc>
        <w:tc>
          <w:tcPr>
            <w:tcW w:w="426" w:type="dxa"/>
            <w:vAlign w:val="center"/>
          </w:tcPr>
          <w:p w14:paraId="508C3EB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F4ED41D" w14:textId="153C8596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E2C2A0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F5487E2" w14:textId="3F3C7C06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68EDDE5D" w14:textId="0E6ECE45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87879F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0EBCCF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122666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FBFA5B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644E93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CB4DD3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197843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CB6ECE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0ABD82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7D2BB5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A69DB1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6D63C1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4AFC4DC" w14:textId="17D17FBD" w:rsidTr="007C452E">
        <w:trPr>
          <w:trHeight w:val="286"/>
        </w:trPr>
        <w:tc>
          <w:tcPr>
            <w:tcW w:w="5103" w:type="dxa"/>
            <w:vAlign w:val="center"/>
          </w:tcPr>
          <w:p w14:paraId="09F883D0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lickle et al. (2012)</w:t>
            </w:r>
          </w:p>
        </w:tc>
        <w:tc>
          <w:tcPr>
            <w:tcW w:w="426" w:type="dxa"/>
            <w:vAlign w:val="center"/>
          </w:tcPr>
          <w:p w14:paraId="1DE56F2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E5BB3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94B8EC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2B1872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F9A4CE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D8588D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6E0A10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28DCD4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509DB5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62F6BD1" w14:textId="7A24CA34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448366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15AC7A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2AB510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14F515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C350F2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A9296C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B1E459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4602B31" w14:textId="3583DECF" w:rsidTr="007C452E">
        <w:trPr>
          <w:trHeight w:val="286"/>
        </w:trPr>
        <w:tc>
          <w:tcPr>
            <w:tcW w:w="5103" w:type="dxa"/>
            <w:vAlign w:val="center"/>
          </w:tcPr>
          <w:p w14:paraId="762000F6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lickle et al. (2011)</w:t>
            </w:r>
          </w:p>
        </w:tc>
        <w:tc>
          <w:tcPr>
            <w:tcW w:w="426" w:type="dxa"/>
            <w:vAlign w:val="center"/>
          </w:tcPr>
          <w:p w14:paraId="44D1E3C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31C912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9F8632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901741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17CE64E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402AD2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5B91E2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9C5F9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AFA28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9E94C0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616364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2C3EA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56D04E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262098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5F1D1F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91060D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F076E5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75EDAC6" w14:textId="2F130EDB" w:rsidTr="007C452E">
        <w:trPr>
          <w:trHeight w:val="286"/>
        </w:trPr>
        <w:tc>
          <w:tcPr>
            <w:tcW w:w="5103" w:type="dxa"/>
            <w:vAlign w:val="center"/>
          </w:tcPr>
          <w:p w14:paraId="4865BFC8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lickle et al. (2010)</w:t>
            </w:r>
          </w:p>
        </w:tc>
        <w:tc>
          <w:tcPr>
            <w:tcW w:w="426" w:type="dxa"/>
            <w:vAlign w:val="center"/>
          </w:tcPr>
          <w:p w14:paraId="027B325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B47603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C43F13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5886D9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DE0372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DB1C1F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76A197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C60893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E7C83F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9DF0F5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D5C656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CAC0B4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F3A307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661EE2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C179E0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116163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92DB78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699D2D1" w14:textId="3F551A65" w:rsidTr="007C452E">
        <w:trPr>
          <w:trHeight w:val="286"/>
        </w:trPr>
        <w:tc>
          <w:tcPr>
            <w:tcW w:w="5103" w:type="dxa"/>
            <w:vAlign w:val="center"/>
          </w:tcPr>
          <w:p w14:paraId="0CFBD0F3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lickle et al. (2009a)</w:t>
            </w:r>
          </w:p>
        </w:tc>
        <w:tc>
          <w:tcPr>
            <w:tcW w:w="426" w:type="dxa"/>
            <w:vAlign w:val="center"/>
          </w:tcPr>
          <w:p w14:paraId="338BA6D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F8D22B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478687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4C95B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37186A5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EB3814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773C1E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EE1D8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9344D6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68A484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202A54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A8C63F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6E3271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360421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6DDA9C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0C5FD7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EE257D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1F3A14D" w14:textId="7B5868C8" w:rsidTr="007C452E">
        <w:trPr>
          <w:trHeight w:val="286"/>
        </w:trPr>
        <w:tc>
          <w:tcPr>
            <w:tcW w:w="5103" w:type="dxa"/>
            <w:vAlign w:val="center"/>
          </w:tcPr>
          <w:p w14:paraId="563956D2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lickle et al. (2009b)</w:t>
            </w:r>
          </w:p>
        </w:tc>
        <w:tc>
          <w:tcPr>
            <w:tcW w:w="426" w:type="dxa"/>
            <w:vAlign w:val="center"/>
          </w:tcPr>
          <w:p w14:paraId="70C4874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E86E2E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7BC44A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CA3DC5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6547FB1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578C8A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5B7391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116E41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638A53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627E43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6AB74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06A39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9BFC96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D9E489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97A214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D5B48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9B8B6D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7694891" w14:textId="5591D821" w:rsidTr="007C452E">
        <w:trPr>
          <w:trHeight w:val="286"/>
        </w:trPr>
        <w:tc>
          <w:tcPr>
            <w:tcW w:w="5103" w:type="dxa"/>
            <w:vAlign w:val="center"/>
          </w:tcPr>
          <w:p w14:paraId="0A7FE370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orteyrou et al. (2015)</w:t>
            </w:r>
          </w:p>
        </w:tc>
        <w:tc>
          <w:tcPr>
            <w:tcW w:w="426" w:type="dxa"/>
            <w:vAlign w:val="center"/>
          </w:tcPr>
          <w:p w14:paraId="6744F8B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C061A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12E16C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02BFA6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232FB7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8E501B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47F469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C2C99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8BBB5E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43E9D9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1314E1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B8D180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EDF985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2E311E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C4005C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F2A5E1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71D4E9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95B0AEA" w14:textId="1DA9E296" w:rsidTr="007C452E">
        <w:trPr>
          <w:trHeight w:val="286"/>
        </w:trPr>
        <w:tc>
          <w:tcPr>
            <w:tcW w:w="5103" w:type="dxa"/>
            <w:vAlign w:val="center"/>
          </w:tcPr>
          <w:p w14:paraId="5D11A7D5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oudreau et al. (2001)</w:t>
            </w:r>
          </w:p>
        </w:tc>
        <w:tc>
          <w:tcPr>
            <w:tcW w:w="426" w:type="dxa"/>
            <w:vAlign w:val="center"/>
          </w:tcPr>
          <w:p w14:paraId="0960895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780DAB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52923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BC0209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4B0490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9EE868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EAAF17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EFDF33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5F694DF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5E1D32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36E5CC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BE92CE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B6D97F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66C32C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96FDF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3D8A5B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9664BF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BCD2A2D" w14:textId="28E112CD" w:rsidTr="007C452E">
        <w:trPr>
          <w:trHeight w:val="286"/>
        </w:trPr>
        <w:tc>
          <w:tcPr>
            <w:tcW w:w="5103" w:type="dxa"/>
            <w:vAlign w:val="center"/>
          </w:tcPr>
          <w:p w14:paraId="64BEA93E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ozionelos (2004a)</w:t>
            </w:r>
          </w:p>
        </w:tc>
        <w:tc>
          <w:tcPr>
            <w:tcW w:w="426" w:type="dxa"/>
            <w:vAlign w:val="center"/>
          </w:tcPr>
          <w:p w14:paraId="016FA1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931CD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0C540B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A4F7F36" w14:textId="09208A46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16CFFF8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48BA24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BDC963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87CA15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00455D4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17E66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FEFAC9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8BC8ED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4C0562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1B4CDD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97480B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57A319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D9AFE3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356B53B" w14:textId="5DA28FA3" w:rsidTr="007C452E">
        <w:trPr>
          <w:trHeight w:val="286"/>
        </w:trPr>
        <w:tc>
          <w:tcPr>
            <w:tcW w:w="5103" w:type="dxa"/>
            <w:vAlign w:val="center"/>
          </w:tcPr>
          <w:p w14:paraId="28D7BC4B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ozionelos (2004b)</w:t>
            </w:r>
          </w:p>
        </w:tc>
        <w:tc>
          <w:tcPr>
            <w:tcW w:w="426" w:type="dxa"/>
            <w:vAlign w:val="center"/>
          </w:tcPr>
          <w:p w14:paraId="775F48B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D75423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678FDC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AACD36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336BF8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65F79B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7CD0DC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95D9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0FB62CB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ADEF8E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70045C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0826CF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69C037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A3EF3F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869D2E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ECC6BF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06D57A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A0D4D8C" w14:textId="4C8ADAAD" w:rsidTr="007C452E">
        <w:trPr>
          <w:trHeight w:val="286"/>
        </w:trPr>
        <w:tc>
          <w:tcPr>
            <w:tcW w:w="5103" w:type="dxa"/>
            <w:vAlign w:val="center"/>
          </w:tcPr>
          <w:p w14:paraId="30734B76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ozionelos (2006)</w:t>
            </w:r>
          </w:p>
        </w:tc>
        <w:tc>
          <w:tcPr>
            <w:tcW w:w="426" w:type="dxa"/>
            <w:vAlign w:val="center"/>
          </w:tcPr>
          <w:p w14:paraId="5222BC1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996B07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4FCDDE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3DAFAB5" w14:textId="35D8C0B2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72D0C64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E53411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AF4410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770970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55F5CA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67192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E06CA6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590766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21A960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0FB1B4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DE858D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5A4458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5F40DF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1D41EDB" w14:textId="726A3802" w:rsidTr="007C452E">
        <w:trPr>
          <w:trHeight w:val="286"/>
        </w:trPr>
        <w:tc>
          <w:tcPr>
            <w:tcW w:w="5103" w:type="dxa"/>
            <w:vAlign w:val="center"/>
          </w:tcPr>
          <w:p w14:paraId="7B64E273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ozionelos (2008)</w:t>
            </w:r>
          </w:p>
        </w:tc>
        <w:tc>
          <w:tcPr>
            <w:tcW w:w="426" w:type="dxa"/>
            <w:vAlign w:val="center"/>
          </w:tcPr>
          <w:p w14:paraId="685059E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D94C93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FF7C02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E92B61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3D604CD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70048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6AB2F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E618F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FBB56D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10089F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CB9CAB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EA3476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8F6BC6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CA6A15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55D7DB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EABD9E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FF390B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E6C12F2" w14:textId="0235F336" w:rsidTr="007C452E">
        <w:trPr>
          <w:trHeight w:val="286"/>
        </w:trPr>
        <w:tc>
          <w:tcPr>
            <w:tcW w:w="5103" w:type="dxa"/>
            <w:vAlign w:val="center"/>
          </w:tcPr>
          <w:p w14:paraId="01B09586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ozionelos &amp; Bozionelos (2010)</w:t>
            </w:r>
          </w:p>
        </w:tc>
        <w:tc>
          <w:tcPr>
            <w:tcW w:w="426" w:type="dxa"/>
            <w:vAlign w:val="center"/>
          </w:tcPr>
          <w:p w14:paraId="6E64E09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F09C3F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4AF14D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BBEAA6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C9D3E9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777E23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D2EB91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47E8D8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2608516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827C2B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864FE2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5780A8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9395C8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8A04FF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6E0251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FFAAA8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AC0175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8508604" w14:textId="13278512" w:rsidTr="007C452E">
        <w:trPr>
          <w:trHeight w:val="286"/>
        </w:trPr>
        <w:tc>
          <w:tcPr>
            <w:tcW w:w="5103" w:type="dxa"/>
            <w:vAlign w:val="center"/>
          </w:tcPr>
          <w:p w14:paraId="031F9FF7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ozionelos &amp; Wang (2006)</w:t>
            </w:r>
          </w:p>
        </w:tc>
        <w:tc>
          <w:tcPr>
            <w:tcW w:w="426" w:type="dxa"/>
            <w:vAlign w:val="center"/>
          </w:tcPr>
          <w:p w14:paraId="6F48763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9ECBBC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9ECCC4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C65E43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5BEFCCD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992584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E51858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87BFE1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7D033E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96382C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99BE02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BF43C2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3B445C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5E7056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2347D3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2B5176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E28BC8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5CCE1D9" w14:textId="6340CEEC" w:rsidTr="007C452E">
        <w:trPr>
          <w:trHeight w:val="286"/>
        </w:trPr>
        <w:tc>
          <w:tcPr>
            <w:tcW w:w="5103" w:type="dxa"/>
            <w:vAlign w:val="center"/>
          </w:tcPr>
          <w:p w14:paraId="74323AFD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ozionelos et al. (2011)</w:t>
            </w:r>
          </w:p>
        </w:tc>
        <w:tc>
          <w:tcPr>
            <w:tcW w:w="426" w:type="dxa"/>
            <w:vAlign w:val="center"/>
          </w:tcPr>
          <w:p w14:paraId="460DFF8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211F05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53DCF7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F4DA362" w14:textId="624E48A5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7081D08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F2A84E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D3A012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54B814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CAB2C2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DCA9AB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9DDBD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308530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166E22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2FFD6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E636C3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73B377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84F1DA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5F824BA" w14:textId="15BBAACA" w:rsidTr="007C452E">
        <w:trPr>
          <w:trHeight w:val="286"/>
        </w:trPr>
        <w:tc>
          <w:tcPr>
            <w:tcW w:w="5103" w:type="dxa"/>
            <w:vAlign w:val="center"/>
          </w:tcPr>
          <w:p w14:paraId="70010C15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ozionelos et al. (2016)</w:t>
            </w:r>
          </w:p>
        </w:tc>
        <w:tc>
          <w:tcPr>
            <w:tcW w:w="426" w:type="dxa"/>
            <w:vAlign w:val="center"/>
          </w:tcPr>
          <w:p w14:paraId="7339820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3F39D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499BB9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8BED10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7B659F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49F8A1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80EC4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7F4E61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92BBDB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E1A32F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E2299D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074414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6F8B33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E00BCF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C0DEAE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CF9608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B93B31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F09B264" w14:textId="374FAAFB" w:rsidTr="007C452E">
        <w:trPr>
          <w:trHeight w:val="286"/>
        </w:trPr>
        <w:tc>
          <w:tcPr>
            <w:tcW w:w="5103" w:type="dxa"/>
            <w:vAlign w:val="center"/>
          </w:tcPr>
          <w:p w14:paraId="4BA5FB0A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Bretz &amp; Judge (1994)</w:t>
            </w:r>
          </w:p>
        </w:tc>
        <w:tc>
          <w:tcPr>
            <w:tcW w:w="426" w:type="dxa"/>
            <w:vAlign w:val="center"/>
          </w:tcPr>
          <w:p w14:paraId="399C980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78240B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AFA122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696982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A57653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5D3859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EB7CC3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C21366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131465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A645C8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73EC0F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D7CE15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ADE00A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1CBE10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9D64DA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D6E644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65F2CD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96B3B78" w14:textId="16565469" w:rsidTr="007C452E">
        <w:trPr>
          <w:trHeight w:val="286"/>
        </w:trPr>
        <w:tc>
          <w:tcPr>
            <w:tcW w:w="5103" w:type="dxa"/>
            <w:vAlign w:val="center"/>
          </w:tcPr>
          <w:p w14:paraId="520D5B74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riscoe et al. (2012)</w:t>
            </w:r>
          </w:p>
        </w:tc>
        <w:tc>
          <w:tcPr>
            <w:tcW w:w="426" w:type="dxa"/>
            <w:vAlign w:val="center"/>
          </w:tcPr>
          <w:p w14:paraId="657A42A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E5C3F3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3F1D11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EEF03F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27920A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BE6B0C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C17F99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CFCEA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538D07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FA2243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55558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6BE472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CBC5E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17CDC4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78EC8F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BC0403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8F0F7A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08CF6BB" w14:textId="605B8DCF" w:rsidTr="007C452E">
        <w:trPr>
          <w:trHeight w:val="286"/>
        </w:trPr>
        <w:tc>
          <w:tcPr>
            <w:tcW w:w="5103" w:type="dxa"/>
            <w:vAlign w:val="center"/>
          </w:tcPr>
          <w:p w14:paraId="61D52FC0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yrne et al. (2008)</w:t>
            </w:r>
          </w:p>
        </w:tc>
        <w:tc>
          <w:tcPr>
            <w:tcW w:w="426" w:type="dxa"/>
            <w:vAlign w:val="center"/>
          </w:tcPr>
          <w:p w14:paraId="4A95CBB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FB4113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A04D1C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5F1A47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23FB19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08CBC7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2269CB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E57B60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5EF33A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49DC3A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36858D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524917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6ED2A8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85E5B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7E532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049213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35C20A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3AA2DB7" w14:textId="51FA6027" w:rsidTr="007C452E">
        <w:trPr>
          <w:trHeight w:val="286"/>
        </w:trPr>
        <w:tc>
          <w:tcPr>
            <w:tcW w:w="5103" w:type="dxa"/>
            <w:vAlign w:val="center"/>
          </w:tcPr>
          <w:p w14:paraId="7AE22831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hen et al. (2008)</w:t>
            </w:r>
          </w:p>
        </w:tc>
        <w:tc>
          <w:tcPr>
            <w:tcW w:w="426" w:type="dxa"/>
            <w:vAlign w:val="center"/>
          </w:tcPr>
          <w:p w14:paraId="512CCBD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E951AF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938A5C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3DF0D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C4DE8B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3E652B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5FFBE7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F3BF8C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AC3168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943E9A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6840E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38EBA7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593DA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431F26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54D1AA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A0457D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D478B1E" w14:textId="38B53C42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</w:tr>
      <w:tr w:rsidR="007C452E" w:rsidRPr="002755BA" w14:paraId="7004D083" w14:textId="72019C80" w:rsidTr="007C452E">
        <w:trPr>
          <w:trHeight w:val="286"/>
        </w:trPr>
        <w:tc>
          <w:tcPr>
            <w:tcW w:w="5103" w:type="dxa"/>
            <w:vAlign w:val="center"/>
          </w:tcPr>
          <w:p w14:paraId="72A8AD2E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hênevert &amp; Tremblay (2002)</w:t>
            </w:r>
          </w:p>
        </w:tc>
        <w:tc>
          <w:tcPr>
            <w:tcW w:w="426" w:type="dxa"/>
            <w:vAlign w:val="center"/>
          </w:tcPr>
          <w:p w14:paraId="4C08A68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2E9B41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AAF3D9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FDA6BC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49666CD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96963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B1AC33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CC1261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8DE66B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718579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BE45FF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34378F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E83EEC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66BFC5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60B770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0E2989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2DDD2F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01C557E" w14:textId="72738D76" w:rsidTr="007C452E">
        <w:trPr>
          <w:trHeight w:val="286"/>
        </w:trPr>
        <w:tc>
          <w:tcPr>
            <w:tcW w:w="5103" w:type="dxa"/>
            <w:vAlign w:val="center"/>
          </w:tcPr>
          <w:p w14:paraId="03C034DE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heramie (2013)</w:t>
            </w:r>
          </w:p>
        </w:tc>
        <w:tc>
          <w:tcPr>
            <w:tcW w:w="426" w:type="dxa"/>
            <w:vAlign w:val="center"/>
          </w:tcPr>
          <w:p w14:paraId="7FB8E51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33A79C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55EA50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AEDE06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2C58CC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FB5A5B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6A298D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6CE87F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C43AF9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BB3A33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5898F1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943F10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E815FF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44AA3A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E88917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840FC5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606DC3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A30623D" w14:textId="6A919226" w:rsidTr="007C452E">
        <w:trPr>
          <w:trHeight w:val="286"/>
        </w:trPr>
        <w:tc>
          <w:tcPr>
            <w:tcW w:w="5103" w:type="dxa"/>
            <w:vAlign w:val="center"/>
          </w:tcPr>
          <w:p w14:paraId="4A0880BD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heung et al. (2016)</w:t>
            </w:r>
          </w:p>
        </w:tc>
        <w:tc>
          <w:tcPr>
            <w:tcW w:w="426" w:type="dxa"/>
            <w:vAlign w:val="center"/>
          </w:tcPr>
          <w:p w14:paraId="433FB4D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E088DD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935673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0C6609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5575052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53AA2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5B23D5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1E89A9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37F2DC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0B26F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3E2DA7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0E440C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F94FC0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196C47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00B054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1D52D1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DA0BDC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DD78610" w14:textId="39ED91F8" w:rsidTr="007C452E">
        <w:trPr>
          <w:trHeight w:val="286"/>
        </w:trPr>
        <w:tc>
          <w:tcPr>
            <w:tcW w:w="5103" w:type="dxa"/>
            <w:vAlign w:val="center"/>
          </w:tcPr>
          <w:p w14:paraId="3D359A8C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hilds (1986)</w:t>
            </w:r>
          </w:p>
        </w:tc>
        <w:tc>
          <w:tcPr>
            <w:tcW w:w="426" w:type="dxa"/>
            <w:vAlign w:val="center"/>
          </w:tcPr>
          <w:p w14:paraId="4C76C54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37AF52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F1BDA7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9A013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12E8FD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250658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1529CC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955E18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EBACBD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F2AED5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CE0149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B82097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6B11D2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B91B3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E38FA7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AECE9F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A05BC3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017FE3F" w14:textId="00C66105" w:rsidTr="007C452E">
        <w:trPr>
          <w:trHeight w:val="286"/>
        </w:trPr>
        <w:tc>
          <w:tcPr>
            <w:tcW w:w="5103" w:type="dxa"/>
            <w:vAlign w:val="center"/>
          </w:tcPr>
          <w:p w14:paraId="403EE08A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ho &amp; Ryu (2016)</w:t>
            </w:r>
          </w:p>
        </w:tc>
        <w:tc>
          <w:tcPr>
            <w:tcW w:w="426" w:type="dxa"/>
            <w:vAlign w:val="center"/>
          </w:tcPr>
          <w:p w14:paraId="4738E7F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D280D2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48C846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BF4B8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7EC1BFD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9E9FC6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0854FD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554C31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FCC6CD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077819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3B44F4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7516E0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9F7786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5D2200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408142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4F903E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584B6E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5C17064" w14:textId="5853C89A" w:rsidTr="007C452E">
        <w:trPr>
          <w:trHeight w:val="286"/>
        </w:trPr>
        <w:tc>
          <w:tcPr>
            <w:tcW w:w="5103" w:type="dxa"/>
            <w:vAlign w:val="center"/>
          </w:tcPr>
          <w:p w14:paraId="6381B9B6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hoi et al. (2011)</w:t>
            </w:r>
          </w:p>
        </w:tc>
        <w:tc>
          <w:tcPr>
            <w:tcW w:w="426" w:type="dxa"/>
            <w:vAlign w:val="center"/>
          </w:tcPr>
          <w:p w14:paraId="02BE5AA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BA882D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AB091E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2DB32C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E38A60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E47612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3669E3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2D13CD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016C9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535BC0F" w14:textId="303585EB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97C55B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1F0B47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A47ACB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AB9DBD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30044D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C5D639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143A32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7F31B25" w14:textId="34672D3B" w:rsidTr="007C452E">
        <w:trPr>
          <w:trHeight w:val="286"/>
        </w:trPr>
        <w:tc>
          <w:tcPr>
            <w:tcW w:w="5103" w:type="dxa"/>
            <w:vAlign w:val="center"/>
          </w:tcPr>
          <w:p w14:paraId="29018771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how (2002)</w:t>
            </w:r>
          </w:p>
        </w:tc>
        <w:tc>
          <w:tcPr>
            <w:tcW w:w="426" w:type="dxa"/>
            <w:vAlign w:val="center"/>
          </w:tcPr>
          <w:p w14:paraId="3AB5CF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BD6ABC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588C5E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B1C722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D5410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CFA3EF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74E3FD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FF3878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CA3F66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930A0A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9906C0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48D337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7FC3DC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2DB34E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8C71D9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9C7256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53EF49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D07B30E" w14:textId="79A5C181" w:rsidTr="007C452E">
        <w:trPr>
          <w:trHeight w:val="286"/>
        </w:trPr>
        <w:tc>
          <w:tcPr>
            <w:tcW w:w="5103" w:type="dxa"/>
            <w:vAlign w:val="center"/>
          </w:tcPr>
          <w:p w14:paraId="1465006F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hudzikowski (2012)</w:t>
            </w:r>
          </w:p>
        </w:tc>
        <w:tc>
          <w:tcPr>
            <w:tcW w:w="426" w:type="dxa"/>
            <w:vAlign w:val="center"/>
          </w:tcPr>
          <w:p w14:paraId="01CE595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445851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A0EB4B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136E12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167D8B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7F134D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B847A4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453BC2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B65ED3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04A815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551CEE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E7C9438" w14:textId="666969BD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4C4F09A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F3309D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D17719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76DDEC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6FD743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C77EF6F" w14:textId="3DB2A80D" w:rsidTr="007C452E">
        <w:trPr>
          <w:trHeight w:val="286"/>
        </w:trPr>
        <w:tc>
          <w:tcPr>
            <w:tcW w:w="5103" w:type="dxa"/>
            <w:vAlign w:val="center"/>
          </w:tcPr>
          <w:p w14:paraId="2B6D2695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lark &amp; Arnold (2008)</w:t>
            </w:r>
          </w:p>
        </w:tc>
        <w:tc>
          <w:tcPr>
            <w:tcW w:w="426" w:type="dxa"/>
            <w:vAlign w:val="center"/>
          </w:tcPr>
          <w:p w14:paraId="156DFDC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7AD27A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8D767F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ABC6C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993FD0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D5E9F5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14272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A2F96F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EBFE66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2F7321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048B3E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02A9D2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DDCB5A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7313CC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9C4F28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39A2B3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9E5D3D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8DE09EB" w14:textId="61E69F07" w:rsidTr="007C452E">
        <w:trPr>
          <w:trHeight w:val="286"/>
        </w:trPr>
        <w:tc>
          <w:tcPr>
            <w:tcW w:w="5103" w:type="dxa"/>
            <w:vAlign w:val="center"/>
          </w:tcPr>
          <w:p w14:paraId="20296040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cchiara et al. (2010)</w:t>
            </w:r>
          </w:p>
        </w:tc>
        <w:tc>
          <w:tcPr>
            <w:tcW w:w="426" w:type="dxa"/>
            <w:vAlign w:val="center"/>
          </w:tcPr>
          <w:p w14:paraId="6E5E328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EC4E5C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2B06FB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5B9B61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508A58B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679E9E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E0E133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D03DA7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7E16ED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E65CC8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264272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73E70A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174E26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C1E6F8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408F9D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766ABE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676FC06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6D552C2" w14:textId="051CE142" w:rsidTr="007C452E">
        <w:trPr>
          <w:trHeight w:val="286"/>
        </w:trPr>
        <w:tc>
          <w:tcPr>
            <w:tcW w:w="5103" w:type="dxa"/>
            <w:vAlign w:val="center"/>
          </w:tcPr>
          <w:p w14:paraId="792F7B5F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chran, Wang et al. (2011)</w:t>
            </w:r>
          </w:p>
        </w:tc>
        <w:tc>
          <w:tcPr>
            <w:tcW w:w="426" w:type="dxa"/>
            <w:vAlign w:val="center"/>
          </w:tcPr>
          <w:p w14:paraId="2D9CE73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5F24F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81AC8F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69D6C0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046F5E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D548E2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FDF973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FB9C3D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49C0B2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16448B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F461F6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03039A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520266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D6D8DB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512F9D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407B5C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FFA48C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6B2BCAB" w14:textId="755DF901" w:rsidTr="007C452E">
        <w:trPr>
          <w:trHeight w:val="286"/>
        </w:trPr>
        <w:tc>
          <w:tcPr>
            <w:tcW w:w="5103" w:type="dxa"/>
            <w:vAlign w:val="center"/>
          </w:tcPr>
          <w:p w14:paraId="00D4B08D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hen et al. (2007)</w:t>
            </w:r>
          </w:p>
        </w:tc>
        <w:tc>
          <w:tcPr>
            <w:tcW w:w="426" w:type="dxa"/>
            <w:vAlign w:val="center"/>
          </w:tcPr>
          <w:p w14:paraId="7A85BD0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7B2A5E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B92FF1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151A29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63D6AD3A" w14:textId="5F434F9A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DC0836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D7CFD0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F02BDE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73BCC5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C19F5E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AFB546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6E25AE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4C4FA3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3C0350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469952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18B43BE" w14:textId="19CA987A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3126A2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FE9850A" w14:textId="18F1D8C1" w:rsidTr="007C452E">
        <w:trPr>
          <w:trHeight w:val="286"/>
        </w:trPr>
        <w:tc>
          <w:tcPr>
            <w:tcW w:w="5103" w:type="dxa"/>
            <w:vAlign w:val="center"/>
          </w:tcPr>
          <w:p w14:paraId="71FCD47E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Colakoglu (2011)</w:t>
            </w:r>
          </w:p>
        </w:tc>
        <w:tc>
          <w:tcPr>
            <w:tcW w:w="426" w:type="dxa"/>
            <w:vAlign w:val="center"/>
          </w:tcPr>
          <w:p w14:paraId="0B70E6F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58D7D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C5C10B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FB1C1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672959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4E1DB3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7A45FA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F6F8E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8B8021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63551E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692BB3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62519B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857D75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CEE2E3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E6537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C0D28F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115299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BDF7454" w14:textId="407AD331" w:rsidTr="007C452E">
        <w:trPr>
          <w:trHeight w:val="286"/>
        </w:trPr>
        <w:tc>
          <w:tcPr>
            <w:tcW w:w="5103" w:type="dxa"/>
            <w:vAlign w:val="center"/>
          </w:tcPr>
          <w:p w14:paraId="4CA1AD78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nverse et al. (2012)</w:t>
            </w:r>
          </w:p>
        </w:tc>
        <w:tc>
          <w:tcPr>
            <w:tcW w:w="426" w:type="dxa"/>
            <w:vAlign w:val="center"/>
          </w:tcPr>
          <w:p w14:paraId="7188B07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3E6468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42BA02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8ABB11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DB6812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D86547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5625C9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9883D5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AA61CE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1B0A6A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0F57C5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4AF766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A5F6AF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996B20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B23921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3EA786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304DA4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22FE3B5" w14:textId="58FCD33C" w:rsidTr="007C452E">
        <w:trPr>
          <w:trHeight w:val="286"/>
        </w:trPr>
        <w:tc>
          <w:tcPr>
            <w:tcW w:w="5103" w:type="dxa"/>
            <w:vAlign w:val="center"/>
          </w:tcPr>
          <w:p w14:paraId="067E8B38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nverse et al. (2016)</w:t>
            </w:r>
          </w:p>
        </w:tc>
        <w:tc>
          <w:tcPr>
            <w:tcW w:w="426" w:type="dxa"/>
            <w:vAlign w:val="center"/>
          </w:tcPr>
          <w:p w14:paraId="3FAF8882" w14:textId="3315765D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C14C0A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33000A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39566F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59C3EA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61CE24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D22054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D30565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26C5B2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F2FA4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1787EB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6A0FA5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8AF7068" w14:textId="03BB333A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D78249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667987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F516F8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6407B4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A8EAC67" w14:textId="1432B4DA" w:rsidTr="007C452E">
        <w:trPr>
          <w:trHeight w:val="286"/>
        </w:trPr>
        <w:tc>
          <w:tcPr>
            <w:tcW w:w="5103" w:type="dxa"/>
            <w:vAlign w:val="center"/>
          </w:tcPr>
          <w:p w14:paraId="423F7EE8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tton et al. (2011)</w:t>
            </w:r>
          </w:p>
        </w:tc>
        <w:tc>
          <w:tcPr>
            <w:tcW w:w="426" w:type="dxa"/>
            <w:vAlign w:val="center"/>
          </w:tcPr>
          <w:p w14:paraId="18F4503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FB52D5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499054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D6D125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6C659CB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13A4E7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4E1A67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FBBFEA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A24CA7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7939B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5A7D13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211D32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0DDFF2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F92EE7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404D44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8511B3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850D38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58158BB" w14:textId="732D7364" w:rsidTr="007C452E">
        <w:trPr>
          <w:trHeight w:val="286"/>
        </w:trPr>
        <w:tc>
          <w:tcPr>
            <w:tcW w:w="5103" w:type="dxa"/>
            <w:vAlign w:val="center"/>
          </w:tcPr>
          <w:p w14:paraId="7E78E2ED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x &amp; Harquail (1991)</w:t>
            </w:r>
          </w:p>
        </w:tc>
        <w:tc>
          <w:tcPr>
            <w:tcW w:w="426" w:type="dxa"/>
            <w:vAlign w:val="center"/>
          </w:tcPr>
          <w:p w14:paraId="7EA6936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772F48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01C760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E7C1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BF1948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DDAE78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1F1687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5421E3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48EBEB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336261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F5F935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A3AAA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21D57CF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626E19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DCB9C6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173C75D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1B0C67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EB99C43" w14:textId="31315C22" w:rsidTr="007C452E">
        <w:trPr>
          <w:trHeight w:val="286"/>
        </w:trPr>
        <w:tc>
          <w:tcPr>
            <w:tcW w:w="5103" w:type="dxa"/>
            <w:vAlign w:val="center"/>
          </w:tcPr>
          <w:p w14:paraId="4E35A412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hling &amp; Lauricella (2017)</w:t>
            </w:r>
          </w:p>
        </w:tc>
        <w:tc>
          <w:tcPr>
            <w:tcW w:w="426" w:type="dxa"/>
            <w:vAlign w:val="center"/>
          </w:tcPr>
          <w:p w14:paraId="7AE431D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F58BCC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A4EF6A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58849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8E433C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5A2603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151BD1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7CF6A5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B2FE07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6C383B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5A18DD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1CBB3C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EBC62A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C21BBE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AD6A12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6F2768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DA858F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5867725" w14:textId="30DEBA00" w:rsidTr="007C452E">
        <w:trPr>
          <w:trHeight w:val="286"/>
        </w:trPr>
        <w:tc>
          <w:tcPr>
            <w:tcW w:w="5103" w:type="dxa"/>
            <w:vAlign w:val="center"/>
          </w:tcPr>
          <w:p w14:paraId="11ACAF47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y &amp; Allen (2004)</w:t>
            </w:r>
          </w:p>
        </w:tc>
        <w:tc>
          <w:tcPr>
            <w:tcW w:w="426" w:type="dxa"/>
            <w:vAlign w:val="center"/>
          </w:tcPr>
          <w:p w14:paraId="28CCF0B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93B5F9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5D000A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7B5A86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7F09ADC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15BFCD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0FF864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5CEC77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8C6846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2D3614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46C6A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0404FA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E3DC3F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292C6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0599D5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8F54C8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B926C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43AA1B2" w14:textId="11BED8FF" w:rsidTr="007C452E">
        <w:trPr>
          <w:trHeight w:val="286"/>
        </w:trPr>
        <w:tc>
          <w:tcPr>
            <w:tcW w:w="5103" w:type="dxa"/>
            <w:vAlign w:val="center"/>
          </w:tcPr>
          <w:p w14:paraId="02958995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 Haro et al. (2013)</w:t>
            </w:r>
          </w:p>
        </w:tc>
        <w:tc>
          <w:tcPr>
            <w:tcW w:w="426" w:type="dxa"/>
            <w:vAlign w:val="center"/>
          </w:tcPr>
          <w:p w14:paraId="3DCBC30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D05388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C56C69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80CB0F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9EE037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B06EEB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40125E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B17913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122BC33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3EC66E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F346A9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8E8C41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4B7A5E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463AEC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C2A378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AA0571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197602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54567B3" w14:textId="4A9C3D7C" w:rsidTr="007C452E">
        <w:trPr>
          <w:trHeight w:val="286"/>
        </w:trPr>
        <w:tc>
          <w:tcPr>
            <w:tcW w:w="5103" w:type="dxa"/>
            <w:vAlign w:val="center"/>
          </w:tcPr>
          <w:p w14:paraId="2859D8F2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 Vos &amp; Soens (2008)</w:t>
            </w:r>
          </w:p>
        </w:tc>
        <w:tc>
          <w:tcPr>
            <w:tcW w:w="426" w:type="dxa"/>
            <w:vAlign w:val="center"/>
          </w:tcPr>
          <w:p w14:paraId="19E486F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F1B984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0AD21F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CFC386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30D7C9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770D81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F1F99A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56F36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4C3F4A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C8CB24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C9F6BC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AF6E7B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D25492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A75259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038702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03390C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6EFA8E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EA755BE" w14:textId="14E24A4A" w:rsidTr="007C452E">
        <w:trPr>
          <w:trHeight w:val="286"/>
        </w:trPr>
        <w:tc>
          <w:tcPr>
            <w:tcW w:w="5103" w:type="dxa"/>
            <w:vAlign w:val="center"/>
          </w:tcPr>
          <w:p w14:paraId="62A81638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 Vos et al. (2009a)</w:t>
            </w:r>
          </w:p>
        </w:tc>
        <w:tc>
          <w:tcPr>
            <w:tcW w:w="426" w:type="dxa"/>
            <w:vAlign w:val="center"/>
          </w:tcPr>
          <w:p w14:paraId="6569428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22AFDC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655A97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F53C1C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B3CDC6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8E1679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A4EE60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FDBE89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2276FCB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9C8D43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882FC0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40A960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52A079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873356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1811F5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19D67E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848A91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0DDC350" w14:textId="2EAD99EC" w:rsidTr="007C452E">
        <w:trPr>
          <w:trHeight w:val="286"/>
        </w:trPr>
        <w:tc>
          <w:tcPr>
            <w:tcW w:w="5103" w:type="dxa"/>
            <w:vAlign w:val="center"/>
          </w:tcPr>
          <w:p w14:paraId="5491318A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 Vos et al. (2011)</w:t>
            </w:r>
          </w:p>
        </w:tc>
        <w:tc>
          <w:tcPr>
            <w:tcW w:w="426" w:type="dxa"/>
            <w:vAlign w:val="center"/>
          </w:tcPr>
          <w:p w14:paraId="61265AF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77C9BC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27130A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B637CA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62B32A8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72641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57790C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6FA709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0BD6D0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E0D67A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4E935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878300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5D73CD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D458B5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80879C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8347E4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4F6B07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C826A32" w14:textId="382B964B" w:rsidTr="007C452E">
        <w:trPr>
          <w:trHeight w:val="286"/>
        </w:trPr>
        <w:tc>
          <w:tcPr>
            <w:tcW w:w="5103" w:type="dxa"/>
            <w:vAlign w:val="center"/>
          </w:tcPr>
          <w:p w14:paraId="269A933B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 Vos et al. (2009b)</w:t>
            </w:r>
          </w:p>
        </w:tc>
        <w:tc>
          <w:tcPr>
            <w:tcW w:w="426" w:type="dxa"/>
            <w:vAlign w:val="center"/>
          </w:tcPr>
          <w:p w14:paraId="130EF6A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018612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25490E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148B9E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5E118D2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26193D0" w14:textId="1644184F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470808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B00BA4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5F7F95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525184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B224DC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E0F161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3D0980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46411B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A5DD9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D6BD2C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B31966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9DA717D" w14:textId="15314B2F" w:rsidTr="007C452E">
        <w:trPr>
          <w:trHeight w:val="286"/>
        </w:trPr>
        <w:tc>
          <w:tcPr>
            <w:tcW w:w="5103" w:type="dxa"/>
            <w:vAlign w:val="center"/>
          </w:tcPr>
          <w:p w14:paraId="1230DFB3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kkers et al. (2010)</w:t>
            </w:r>
          </w:p>
        </w:tc>
        <w:tc>
          <w:tcPr>
            <w:tcW w:w="426" w:type="dxa"/>
            <w:vAlign w:val="center"/>
          </w:tcPr>
          <w:p w14:paraId="7802A03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7C8E45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0ED151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24F806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6EFECAB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FB37E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4036BF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2517C5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B1C8D8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16EE94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6F85C8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036E8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BB5158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08A58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FA7323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C3DCC7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F1DF8A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1883575" w14:textId="55E3D6B0" w:rsidTr="007C452E">
        <w:trPr>
          <w:trHeight w:val="286"/>
        </w:trPr>
        <w:tc>
          <w:tcPr>
            <w:tcW w:w="5103" w:type="dxa"/>
            <w:vAlign w:val="center"/>
          </w:tcPr>
          <w:p w14:paraId="3C4083FB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lchert &amp; Ones (2008)</w:t>
            </w:r>
          </w:p>
        </w:tc>
        <w:tc>
          <w:tcPr>
            <w:tcW w:w="426" w:type="dxa"/>
            <w:vAlign w:val="center"/>
          </w:tcPr>
          <w:p w14:paraId="1213F72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2FE154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883D4F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48CA3E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277940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077A21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89257B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13C285B" w14:textId="6A1564E9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4BE4DDD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620209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98FB26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8BCCA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DAF893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303BA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72DC93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428E20A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0AFFA2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73A776E" w14:textId="73323F9E" w:rsidTr="007C452E">
        <w:trPr>
          <w:trHeight w:val="286"/>
        </w:trPr>
        <w:tc>
          <w:tcPr>
            <w:tcW w:w="5103" w:type="dxa"/>
            <w:vAlign w:val="center"/>
          </w:tcPr>
          <w:p w14:paraId="4177B494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olan et al. (2011)</w:t>
            </w:r>
          </w:p>
        </w:tc>
        <w:tc>
          <w:tcPr>
            <w:tcW w:w="426" w:type="dxa"/>
            <w:vAlign w:val="center"/>
          </w:tcPr>
          <w:p w14:paraId="28575AE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A46E7D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D383AF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13A906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EC2E9F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6961F5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83E236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2E1007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CDC554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BBFB85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510BD7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E4298B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BE872D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F89EF2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D1A390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6209A63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9BF90F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583E29B" w14:textId="5744D93D" w:rsidTr="007C452E">
        <w:trPr>
          <w:trHeight w:val="286"/>
        </w:trPr>
        <w:tc>
          <w:tcPr>
            <w:tcW w:w="5103" w:type="dxa"/>
            <w:vAlign w:val="center"/>
          </w:tcPr>
          <w:p w14:paraId="09047C93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ougherty et al. (2013)</w:t>
            </w:r>
          </w:p>
        </w:tc>
        <w:tc>
          <w:tcPr>
            <w:tcW w:w="426" w:type="dxa"/>
            <w:vAlign w:val="center"/>
          </w:tcPr>
          <w:p w14:paraId="0C2BBD1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00E85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DEA0D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CDDB7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2D67FE0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98A129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0F6EFF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C616FE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110186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185664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5B0E46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E36B82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4448D1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4E6413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B1F12E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224B6C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74EEFC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4AE20AA" w14:textId="1B1E0DE4" w:rsidTr="007C452E">
        <w:trPr>
          <w:trHeight w:val="286"/>
        </w:trPr>
        <w:tc>
          <w:tcPr>
            <w:tcW w:w="5103" w:type="dxa"/>
            <w:vAlign w:val="center"/>
          </w:tcPr>
          <w:p w14:paraId="4F991BA4" w14:textId="77777777" w:rsidR="007C452E" w:rsidRPr="002755BA" w:rsidRDefault="007C452E" w:rsidP="009775E4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Dreher &amp; Bretz (1990)</w:t>
            </w:r>
          </w:p>
        </w:tc>
        <w:tc>
          <w:tcPr>
            <w:tcW w:w="426" w:type="dxa"/>
            <w:vAlign w:val="center"/>
          </w:tcPr>
          <w:p w14:paraId="3FC6396C" w14:textId="77777777" w:rsidR="007C452E" w:rsidRPr="002755BA" w:rsidRDefault="007C452E" w:rsidP="009775E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95ABB8" w14:textId="77777777" w:rsidR="007C452E" w:rsidRPr="002755BA" w:rsidRDefault="007C452E" w:rsidP="009775E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E97043" w14:textId="77777777" w:rsidR="007C452E" w:rsidRPr="002755BA" w:rsidRDefault="007C452E" w:rsidP="009775E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0847994" w14:textId="4F3A60F9" w:rsidR="007C452E" w:rsidRPr="002755BA" w:rsidRDefault="007C452E" w:rsidP="009775E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</w:tcPr>
          <w:p w14:paraId="3539084B" w14:textId="0DA707C0" w:rsidR="007C452E" w:rsidRPr="002755BA" w:rsidRDefault="007C452E" w:rsidP="009775E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80003CE" w14:textId="77777777" w:rsidR="007C452E" w:rsidRPr="002755BA" w:rsidRDefault="007C452E" w:rsidP="009775E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39ED884" w14:textId="77777777" w:rsidR="007C452E" w:rsidRPr="002755BA" w:rsidRDefault="007C452E" w:rsidP="009775E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FE52242" w14:textId="77777777" w:rsidR="007C452E" w:rsidRPr="002755BA" w:rsidRDefault="007C452E" w:rsidP="009775E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46023CD" w14:textId="77777777" w:rsidR="007C452E" w:rsidRPr="002755BA" w:rsidRDefault="007C452E" w:rsidP="009775E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74A69E8" w14:textId="77777777" w:rsidR="007C452E" w:rsidRPr="002755BA" w:rsidRDefault="007C452E" w:rsidP="009775E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CCDBBA0" w14:textId="77777777" w:rsidR="007C452E" w:rsidRPr="002755BA" w:rsidRDefault="007C452E" w:rsidP="009775E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BA3DADE" w14:textId="77777777" w:rsidR="007C452E" w:rsidRPr="002755BA" w:rsidRDefault="007C452E" w:rsidP="009775E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810464C" w14:textId="77777777" w:rsidR="007C452E" w:rsidRPr="002755BA" w:rsidRDefault="007C452E" w:rsidP="009775E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365AEAC" w14:textId="77777777" w:rsidR="007C452E" w:rsidRPr="002755BA" w:rsidRDefault="007C452E" w:rsidP="009775E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3CB2B54" w14:textId="77777777" w:rsidR="007C452E" w:rsidRPr="002755BA" w:rsidRDefault="007C452E" w:rsidP="009775E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449F7A4" w14:textId="4BC151C7" w:rsidR="007C452E" w:rsidRPr="002755BA" w:rsidRDefault="007C452E" w:rsidP="009775E4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6B07A889" w14:textId="77777777" w:rsidR="007C452E" w:rsidRPr="002755BA" w:rsidRDefault="007C452E" w:rsidP="009775E4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7C452E" w:rsidRPr="002755BA" w14:paraId="6F476B29" w14:textId="75F411F7" w:rsidTr="007C452E">
        <w:trPr>
          <w:trHeight w:val="286"/>
        </w:trPr>
        <w:tc>
          <w:tcPr>
            <w:tcW w:w="5103" w:type="dxa"/>
            <w:vAlign w:val="center"/>
          </w:tcPr>
          <w:p w14:paraId="6727DFED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reher &amp; Chargois (1998)</w:t>
            </w:r>
          </w:p>
        </w:tc>
        <w:tc>
          <w:tcPr>
            <w:tcW w:w="426" w:type="dxa"/>
            <w:vAlign w:val="center"/>
          </w:tcPr>
          <w:p w14:paraId="7FC6783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BFFA0A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8C27D6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850EF4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53F8F02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021F53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1C8174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4325E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B5E698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0415E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7C7E91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B45485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BF3CE3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33A49A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F03E1C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2FA818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F622EC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9B539E0" w14:textId="376A2C70" w:rsidTr="007C452E">
        <w:trPr>
          <w:trHeight w:val="286"/>
        </w:trPr>
        <w:tc>
          <w:tcPr>
            <w:tcW w:w="5103" w:type="dxa"/>
            <w:vAlign w:val="center"/>
          </w:tcPr>
          <w:p w14:paraId="21E6E54E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reher &amp; Cox (1996)</w:t>
            </w:r>
          </w:p>
        </w:tc>
        <w:tc>
          <w:tcPr>
            <w:tcW w:w="426" w:type="dxa"/>
            <w:vAlign w:val="center"/>
          </w:tcPr>
          <w:p w14:paraId="31F799E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2D8387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BFA14C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3FAF17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4D0DC89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4D5B78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5ED977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6D9AF7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82E2BC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E520AF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C7C97B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2D5922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65515C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9310F7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CBC670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12C925A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F37A62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83E5952" w14:textId="2250E0B8" w:rsidTr="007C452E">
        <w:trPr>
          <w:trHeight w:val="286"/>
        </w:trPr>
        <w:tc>
          <w:tcPr>
            <w:tcW w:w="5103" w:type="dxa"/>
            <w:vAlign w:val="center"/>
          </w:tcPr>
          <w:p w14:paraId="487A1C8B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ries et al. (2008)</w:t>
            </w:r>
          </w:p>
        </w:tc>
        <w:tc>
          <w:tcPr>
            <w:tcW w:w="426" w:type="dxa"/>
            <w:vAlign w:val="center"/>
          </w:tcPr>
          <w:p w14:paraId="0FA5D5F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80F2E6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9747AB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495838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6E35D8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B87161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868918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EA4DCD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5B7E47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AC3847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9BD92A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8B0378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B4F49F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BD4DE8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C71BE7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2A53DB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3C9C0E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C8975B0" w14:textId="5BC58471" w:rsidTr="007C452E">
        <w:trPr>
          <w:trHeight w:val="286"/>
        </w:trPr>
        <w:tc>
          <w:tcPr>
            <w:tcW w:w="5103" w:type="dxa"/>
            <w:vAlign w:val="center"/>
          </w:tcPr>
          <w:p w14:paraId="4AF57A93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ries et al. (2009)</w:t>
            </w:r>
          </w:p>
        </w:tc>
        <w:tc>
          <w:tcPr>
            <w:tcW w:w="426" w:type="dxa"/>
            <w:vAlign w:val="center"/>
          </w:tcPr>
          <w:p w14:paraId="466C46C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2E4E17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1A9840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F3A70B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003A9A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78F23F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964519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89BD06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C9797B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EA481E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81851C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8056D5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33FC79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0D7EB5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D16A6B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907D52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376C32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D1360F5" w14:textId="08B9EEB5" w:rsidTr="007C452E">
        <w:trPr>
          <w:trHeight w:val="286"/>
        </w:trPr>
        <w:tc>
          <w:tcPr>
            <w:tcW w:w="5103" w:type="dxa"/>
            <w:vAlign w:val="center"/>
          </w:tcPr>
          <w:p w14:paraId="0074BB15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by et al. (2003)</w:t>
            </w:r>
          </w:p>
        </w:tc>
        <w:tc>
          <w:tcPr>
            <w:tcW w:w="426" w:type="dxa"/>
            <w:vAlign w:val="center"/>
          </w:tcPr>
          <w:p w14:paraId="1939B5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5F2C5A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D96A5C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6375B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DA91D2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BCFD88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FB3775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2F5D71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C4A483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8C0D69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8F6628A" w14:textId="33F58AD4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F2EF44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75DAE04" w14:textId="5C2C08B3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FE9BD1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43B499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18381B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60075D1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A1AFE74" w14:textId="0D86383A" w:rsidTr="007C452E">
        <w:trPr>
          <w:trHeight w:val="286"/>
        </w:trPr>
        <w:tc>
          <w:tcPr>
            <w:tcW w:w="5103" w:type="dxa"/>
            <w:vAlign w:val="center"/>
          </w:tcPr>
          <w:p w14:paraId="0B7B61F0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by et al. (2006)</w:t>
            </w:r>
          </w:p>
        </w:tc>
        <w:tc>
          <w:tcPr>
            <w:tcW w:w="426" w:type="dxa"/>
            <w:vAlign w:val="center"/>
          </w:tcPr>
          <w:p w14:paraId="1768D9E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C7B4E3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174D77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A7AEC9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68D40A9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9A72E9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B3AB6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0C45A8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7D0BB8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DB76B3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098B46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D4EDA8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522E6A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6F68A0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532678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9BAB0B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127C77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5235B92" w14:textId="50D756D5" w:rsidTr="007C452E">
        <w:trPr>
          <w:trHeight w:val="286"/>
        </w:trPr>
        <w:tc>
          <w:tcPr>
            <w:tcW w:w="5103" w:type="dxa"/>
            <w:vAlign w:val="center"/>
          </w:tcPr>
          <w:p w14:paraId="68A08008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nache et al. (2011)</w:t>
            </w:r>
          </w:p>
        </w:tc>
        <w:tc>
          <w:tcPr>
            <w:tcW w:w="426" w:type="dxa"/>
            <w:vAlign w:val="center"/>
          </w:tcPr>
          <w:p w14:paraId="705C8F3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9EF28C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6FCB84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83769E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0E63CB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BB375F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EC0935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CE2377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D75D00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BBA7E8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C95B12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5BAEFE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F92419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8EC15E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F51AFA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BCCA6A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02B07F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9FF909E" w14:textId="4B167B07" w:rsidTr="007C452E">
        <w:trPr>
          <w:trHeight w:val="286"/>
        </w:trPr>
        <w:tc>
          <w:tcPr>
            <w:tcW w:w="5103" w:type="dxa"/>
            <w:vAlign w:val="center"/>
          </w:tcPr>
          <w:p w14:paraId="287CBB45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nsher et al. (2001)</w:t>
            </w:r>
          </w:p>
        </w:tc>
        <w:tc>
          <w:tcPr>
            <w:tcW w:w="426" w:type="dxa"/>
            <w:vAlign w:val="center"/>
          </w:tcPr>
          <w:p w14:paraId="542907A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51682D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BA6DD7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B8A997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2F2D1F8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120311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B0873D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51886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8EB9EC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3728B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920AD1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59D64A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22B734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7F3048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3EB0D9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B759C7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87AA85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B1CC110" w14:textId="0811D729" w:rsidTr="007C452E">
        <w:trPr>
          <w:trHeight w:val="286"/>
        </w:trPr>
        <w:tc>
          <w:tcPr>
            <w:tcW w:w="5103" w:type="dxa"/>
            <w:vAlign w:val="center"/>
          </w:tcPr>
          <w:p w14:paraId="2C5BB0A7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rdogan &amp; Bauer (2005)</w:t>
            </w:r>
          </w:p>
        </w:tc>
        <w:tc>
          <w:tcPr>
            <w:tcW w:w="426" w:type="dxa"/>
            <w:vAlign w:val="center"/>
          </w:tcPr>
          <w:p w14:paraId="5494B36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7B48F1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4E1BF5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3774F7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3306BA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39F0DA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7DBC90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BB66E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0167C4E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4FA682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5797E0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0E48ED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B47D2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D5BD96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CB88FE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2F765EB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F77F9D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2E98BED" w14:textId="24385810" w:rsidTr="007C452E">
        <w:trPr>
          <w:trHeight w:val="286"/>
        </w:trPr>
        <w:tc>
          <w:tcPr>
            <w:tcW w:w="5103" w:type="dxa"/>
            <w:vAlign w:val="center"/>
          </w:tcPr>
          <w:p w14:paraId="49276531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rdogan et al. (2004)</w:t>
            </w:r>
          </w:p>
        </w:tc>
        <w:tc>
          <w:tcPr>
            <w:tcW w:w="426" w:type="dxa"/>
            <w:vAlign w:val="center"/>
          </w:tcPr>
          <w:p w14:paraId="0761F5A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41A9E6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C3BA3D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70A5C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384025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A59991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A52117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975F35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D04AE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7A1FF4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CCA0F9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EC50FC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8FB7C7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2E3CBE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397DBB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3D4B9D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09725E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C1E48E8" w14:textId="420E81E8" w:rsidTr="007C452E">
        <w:trPr>
          <w:trHeight w:val="286"/>
        </w:trPr>
        <w:tc>
          <w:tcPr>
            <w:tcW w:w="5103" w:type="dxa"/>
            <w:vAlign w:val="center"/>
          </w:tcPr>
          <w:p w14:paraId="44A9C662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ang et al. (2009)</w:t>
            </w:r>
          </w:p>
        </w:tc>
        <w:tc>
          <w:tcPr>
            <w:tcW w:w="426" w:type="dxa"/>
            <w:vAlign w:val="center"/>
          </w:tcPr>
          <w:p w14:paraId="402C7BC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595B43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B2FBF4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1C9049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7C1145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536AD3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9F0B3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97F063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91E4AC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A27126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FAB58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813561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8DA53A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AC7CFF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10FE9F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A8F723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19A89C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17289D4" w14:textId="4A0F2DC9" w:rsidTr="007C452E">
        <w:trPr>
          <w:trHeight w:val="286"/>
        </w:trPr>
        <w:tc>
          <w:tcPr>
            <w:tcW w:w="5103" w:type="dxa"/>
            <w:vAlign w:val="center"/>
          </w:tcPr>
          <w:p w14:paraId="00DFAF59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orret &amp; Dougherty (2004)</w:t>
            </w:r>
          </w:p>
        </w:tc>
        <w:tc>
          <w:tcPr>
            <w:tcW w:w="426" w:type="dxa"/>
            <w:vAlign w:val="center"/>
          </w:tcPr>
          <w:p w14:paraId="20568C4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34F3F7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242201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DD502F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2FE02E5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65F906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B33D1D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E05890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565E72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16152F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DB9272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320A17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5DF54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3B21AC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7BE8A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E99E85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35C42F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6754BAC" w14:textId="0827EE5F" w:rsidTr="007C452E">
        <w:trPr>
          <w:trHeight w:val="286"/>
        </w:trPr>
        <w:tc>
          <w:tcPr>
            <w:tcW w:w="5103" w:type="dxa"/>
            <w:vAlign w:val="center"/>
          </w:tcPr>
          <w:p w14:paraId="221E3D0B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rancis-Smythe et al. (2013)</w:t>
            </w:r>
          </w:p>
        </w:tc>
        <w:tc>
          <w:tcPr>
            <w:tcW w:w="426" w:type="dxa"/>
            <w:vAlign w:val="center"/>
          </w:tcPr>
          <w:p w14:paraId="7D189D3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4546AF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5983A1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BF9F65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F6D8F2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91A841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9496E6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11CF9F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FADB04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5054D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5D33C5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3BE514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7403CC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669468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E6AAD5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D89B1C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EF05C8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A824D7C" w14:textId="3DFB4B4C" w:rsidTr="007C452E">
        <w:trPr>
          <w:trHeight w:val="286"/>
        </w:trPr>
        <w:tc>
          <w:tcPr>
            <w:tcW w:w="5103" w:type="dxa"/>
            <w:vAlign w:val="center"/>
          </w:tcPr>
          <w:p w14:paraId="6CE4EA69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anzach &amp; Pazy (2015)</w:t>
            </w:r>
          </w:p>
        </w:tc>
        <w:tc>
          <w:tcPr>
            <w:tcW w:w="426" w:type="dxa"/>
            <w:vAlign w:val="center"/>
          </w:tcPr>
          <w:p w14:paraId="2501B1B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D0A640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2AB8DF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A725CD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060F76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3000CF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3FD9AA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322A86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3A31F9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3FF586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5EED62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69BAB7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D0D6DF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73F602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440D35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5F887E7" w14:textId="60C15459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C8467F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8947ADA" w14:textId="59713E17" w:rsidTr="007C452E">
        <w:trPr>
          <w:trHeight w:val="286"/>
        </w:trPr>
        <w:tc>
          <w:tcPr>
            <w:tcW w:w="5103" w:type="dxa"/>
            <w:vAlign w:val="center"/>
          </w:tcPr>
          <w:p w14:paraId="63E35A19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ao-Urhahn et al. (2016)</w:t>
            </w:r>
          </w:p>
        </w:tc>
        <w:tc>
          <w:tcPr>
            <w:tcW w:w="426" w:type="dxa"/>
            <w:vAlign w:val="center"/>
          </w:tcPr>
          <w:p w14:paraId="240458E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5D4993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806F5B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E0DA82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0CF7BF6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77580F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1E2762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7DC776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FDCDF0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6566C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8260DC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6EB91C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644CDF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89D956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28D6AA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6410CC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867DA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53F79CA" w14:textId="36D09637" w:rsidTr="007C452E">
        <w:trPr>
          <w:trHeight w:val="286"/>
        </w:trPr>
        <w:tc>
          <w:tcPr>
            <w:tcW w:w="5103" w:type="dxa"/>
            <w:vAlign w:val="center"/>
          </w:tcPr>
          <w:p w14:paraId="4339C305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Garcia &amp; Costa (2014)</w:t>
            </w:r>
          </w:p>
        </w:tc>
        <w:tc>
          <w:tcPr>
            <w:tcW w:w="426" w:type="dxa"/>
            <w:vAlign w:val="center"/>
          </w:tcPr>
          <w:p w14:paraId="19FB6C7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D7DC9E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DB7A29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8E58ED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9A59DF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1AA71C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2DC106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F6EE8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7CD4E53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6965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C673A6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F38AB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C129A6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0BA1AD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660542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888DAD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B1F8CD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3510B79" w14:textId="03E99608" w:rsidTr="007C452E">
        <w:trPr>
          <w:trHeight w:val="286"/>
        </w:trPr>
        <w:tc>
          <w:tcPr>
            <w:tcW w:w="5103" w:type="dxa"/>
            <w:vAlign w:val="center"/>
          </w:tcPr>
          <w:p w14:paraId="3F300982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owan (2012)</w:t>
            </w:r>
          </w:p>
        </w:tc>
        <w:tc>
          <w:tcPr>
            <w:tcW w:w="426" w:type="dxa"/>
            <w:vAlign w:val="center"/>
          </w:tcPr>
          <w:p w14:paraId="30E992E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BB45C4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445BB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67F727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2572A2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4F8FBB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EDDD53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F49F6E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392A8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C4F99B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4C9ECF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194522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220E2F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2AFB8C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4F90A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96CF07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32D601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39518B5" w14:textId="4905240D" w:rsidTr="007C452E">
        <w:trPr>
          <w:trHeight w:val="286"/>
        </w:trPr>
        <w:tc>
          <w:tcPr>
            <w:tcW w:w="5103" w:type="dxa"/>
            <w:vAlign w:val="center"/>
          </w:tcPr>
          <w:p w14:paraId="6731F46D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rimland et al. (2012)</w:t>
            </w:r>
          </w:p>
        </w:tc>
        <w:tc>
          <w:tcPr>
            <w:tcW w:w="426" w:type="dxa"/>
            <w:vAlign w:val="center"/>
          </w:tcPr>
          <w:p w14:paraId="027AE0C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F0DEA5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E3E05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822B7E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6F5351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803757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7BE77E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10B983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4DA422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428AE6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7B7965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90F30E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6D377E4" w14:textId="6C80DFD0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9AB303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944693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08619B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544E5F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3264033" w14:textId="11F0F611" w:rsidTr="007C452E">
        <w:trPr>
          <w:trHeight w:val="286"/>
        </w:trPr>
        <w:tc>
          <w:tcPr>
            <w:tcW w:w="5103" w:type="dxa"/>
            <w:vAlign w:val="center"/>
          </w:tcPr>
          <w:p w14:paraId="19E1BD6F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rote &amp; Raeder (2009)</w:t>
            </w:r>
          </w:p>
        </w:tc>
        <w:tc>
          <w:tcPr>
            <w:tcW w:w="426" w:type="dxa"/>
            <w:vAlign w:val="center"/>
          </w:tcPr>
          <w:p w14:paraId="042D117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0038FF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3B5F39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64F601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E2649F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DEF78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6EE60B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201893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FFA3EC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E462CE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53696D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A4614B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D95A36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AB322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55BAFA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496F6FF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41CAD0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3699EF7" w14:textId="41AC6B95" w:rsidTr="007C452E">
        <w:trPr>
          <w:trHeight w:val="286"/>
        </w:trPr>
        <w:tc>
          <w:tcPr>
            <w:tcW w:w="5103" w:type="dxa"/>
            <w:vAlign w:val="center"/>
          </w:tcPr>
          <w:p w14:paraId="7D79C196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uan et al. (2013)</w:t>
            </w:r>
          </w:p>
        </w:tc>
        <w:tc>
          <w:tcPr>
            <w:tcW w:w="426" w:type="dxa"/>
            <w:vAlign w:val="center"/>
          </w:tcPr>
          <w:p w14:paraId="4304884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FEC340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395BC0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25B223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D3BC73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9561D6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7B41BB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398270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6F1D1DF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B12727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DBDA62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F9B1F9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D1801B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D0731E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E3FC06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EC5C02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EA8016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74AAD0E" w14:textId="1806206F" w:rsidTr="007C452E">
        <w:trPr>
          <w:trHeight w:val="286"/>
        </w:trPr>
        <w:tc>
          <w:tcPr>
            <w:tcW w:w="5103" w:type="dxa"/>
            <w:vAlign w:val="center"/>
          </w:tcPr>
          <w:p w14:paraId="26043ACE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uan et al. (2014)</w:t>
            </w:r>
          </w:p>
        </w:tc>
        <w:tc>
          <w:tcPr>
            <w:tcW w:w="426" w:type="dxa"/>
            <w:vAlign w:val="center"/>
          </w:tcPr>
          <w:p w14:paraId="0B50B8D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CFFF4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081F5B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4BCC8B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196D274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B882F2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286922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FA20D4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6E53E1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38B86D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ABFDBF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D65621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5723A9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A3EB27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91BC67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999407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E16FD3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702040D" w14:textId="1381D702" w:rsidTr="007C452E">
        <w:trPr>
          <w:trHeight w:val="286"/>
        </w:trPr>
        <w:tc>
          <w:tcPr>
            <w:tcW w:w="5103" w:type="dxa"/>
            <w:vAlign w:val="center"/>
          </w:tcPr>
          <w:p w14:paraId="36DDE926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uan et al. (2015)</w:t>
            </w:r>
          </w:p>
        </w:tc>
        <w:tc>
          <w:tcPr>
            <w:tcW w:w="426" w:type="dxa"/>
            <w:vAlign w:val="center"/>
          </w:tcPr>
          <w:p w14:paraId="7A46225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F9FF45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66C8E6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D9F200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0C9D02B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E7CF8D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B64622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516FFD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E61840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E126E2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419EE0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1CD13B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379AAB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D9735E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DEE75E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02E9B2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72234A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A661EAC" w14:textId="5301EFAD" w:rsidTr="007C452E">
        <w:trPr>
          <w:trHeight w:val="286"/>
        </w:trPr>
        <w:tc>
          <w:tcPr>
            <w:tcW w:w="5103" w:type="dxa"/>
            <w:vAlign w:val="center"/>
          </w:tcPr>
          <w:p w14:paraId="33623014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uerrero et al. (2016)</w:t>
            </w:r>
          </w:p>
        </w:tc>
        <w:tc>
          <w:tcPr>
            <w:tcW w:w="426" w:type="dxa"/>
            <w:vAlign w:val="center"/>
          </w:tcPr>
          <w:p w14:paraId="58DB426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E908DF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AA411C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34BDF1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50B9FAE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9DB345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9734E2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789637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CB9A26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897F88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926F65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6C6300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C2CE8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1D91D4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66E370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D413A4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C54A86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51D0DC4" w14:textId="01F13AA3" w:rsidTr="007C452E">
        <w:trPr>
          <w:trHeight w:val="286"/>
        </w:trPr>
        <w:tc>
          <w:tcPr>
            <w:tcW w:w="5103" w:type="dxa"/>
            <w:vAlign w:val="center"/>
          </w:tcPr>
          <w:p w14:paraId="5AB374A4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urbuz et al. (2016)</w:t>
            </w:r>
          </w:p>
        </w:tc>
        <w:tc>
          <w:tcPr>
            <w:tcW w:w="426" w:type="dxa"/>
            <w:vAlign w:val="center"/>
          </w:tcPr>
          <w:p w14:paraId="318E8E5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4F7ACD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CAEC35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789D26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4D58960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A7F51C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170CF4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FCBBE8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6598A6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41E615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C88FFA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EC37FB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D08044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798B51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9A0D7E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A86EC1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E6323C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7719C44" w14:textId="7C76CD9B" w:rsidTr="007C452E">
        <w:trPr>
          <w:trHeight w:val="286"/>
        </w:trPr>
        <w:tc>
          <w:tcPr>
            <w:tcW w:w="5103" w:type="dxa"/>
            <w:vAlign w:val="center"/>
          </w:tcPr>
          <w:p w14:paraId="76A6145B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utteridge (1973)</w:t>
            </w:r>
          </w:p>
        </w:tc>
        <w:tc>
          <w:tcPr>
            <w:tcW w:w="426" w:type="dxa"/>
            <w:vAlign w:val="center"/>
          </w:tcPr>
          <w:p w14:paraId="5C67E68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903086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465547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E655FC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217F7E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C8E7C5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44CF3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7CEB1B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F83DA6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5E41A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B08E84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FC2B78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C072A2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9E8126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B84F11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622285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4BAA10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BB15A47" w14:textId="6AC00ACF" w:rsidTr="007C452E">
        <w:trPr>
          <w:trHeight w:val="286"/>
        </w:trPr>
        <w:tc>
          <w:tcPr>
            <w:tcW w:w="5103" w:type="dxa"/>
            <w:vAlign w:val="center"/>
          </w:tcPr>
          <w:p w14:paraId="0C84CBAD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mori (2007)</w:t>
            </w:r>
          </w:p>
        </w:tc>
        <w:tc>
          <w:tcPr>
            <w:tcW w:w="426" w:type="dxa"/>
            <w:vAlign w:val="center"/>
          </w:tcPr>
          <w:p w14:paraId="5D865FB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712242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E02BD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A2C813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866BB4F" w14:textId="57612CF4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82C776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CEC882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92EFCD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AA63C9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670269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84E9E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10E69E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102CB0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33346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2F61AF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67543A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46B92F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78A3B67" w14:textId="78B41B97" w:rsidTr="007C452E">
        <w:trPr>
          <w:trHeight w:val="286"/>
        </w:trPr>
        <w:tc>
          <w:tcPr>
            <w:tcW w:w="5103" w:type="dxa"/>
            <w:vAlign w:val="center"/>
          </w:tcPr>
          <w:p w14:paraId="6DE122E4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mori (2014)</w:t>
            </w:r>
          </w:p>
        </w:tc>
        <w:tc>
          <w:tcPr>
            <w:tcW w:w="426" w:type="dxa"/>
            <w:vAlign w:val="center"/>
          </w:tcPr>
          <w:p w14:paraId="7104818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4E93BA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2A2775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DCA3B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524A01C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C33051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C56F60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F287C7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F3C0E5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FE038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4DA448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484043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7A2F15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111B9B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0DEDAF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082DDF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093714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09B3CC6" w14:textId="1DED19C6" w:rsidTr="007C452E">
        <w:trPr>
          <w:trHeight w:val="286"/>
        </w:trPr>
        <w:tc>
          <w:tcPr>
            <w:tcW w:w="5103" w:type="dxa"/>
            <w:vAlign w:val="center"/>
          </w:tcPr>
          <w:p w14:paraId="7D159CC1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mori &amp; Kakarika (2009)</w:t>
            </w:r>
          </w:p>
        </w:tc>
        <w:tc>
          <w:tcPr>
            <w:tcW w:w="426" w:type="dxa"/>
            <w:vAlign w:val="center"/>
          </w:tcPr>
          <w:p w14:paraId="412B9D1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13724E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B8F4A5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323F40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55667B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ED5E53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EC86ED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50F69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F0FBE9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A0F7D3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F44C44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C2AFBA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80565C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21D4B0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7C3B3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3F8F35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C02910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1E9B0A6" w14:textId="225CBCC4" w:rsidTr="007C452E">
        <w:trPr>
          <w:trHeight w:val="286"/>
        </w:trPr>
        <w:tc>
          <w:tcPr>
            <w:tcW w:w="5103" w:type="dxa"/>
            <w:vAlign w:val="center"/>
          </w:tcPr>
          <w:p w14:paraId="4E774362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mori &amp; Koyuncu (2011)</w:t>
            </w:r>
          </w:p>
        </w:tc>
        <w:tc>
          <w:tcPr>
            <w:tcW w:w="426" w:type="dxa"/>
            <w:vAlign w:val="center"/>
          </w:tcPr>
          <w:p w14:paraId="5060DD1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F0DC68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E86958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C22CCA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E13265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FB2F6D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FB3FC6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6E6F01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495285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939CC8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9691E7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0C325A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9896BA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7F512D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1A3FC9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B1E3BD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AC26F2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134FE7E" w14:textId="66AC596F" w:rsidTr="007C452E">
        <w:trPr>
          <w:trHeight w:val="286"/>
        </w:trPr>
        <w:tc>
          <w:tcPr>
            <w:tcW w:w="5103" w:type="dxa"/>
            <w:vAlign w:val="center"/>
          </w:tcPr>
          <w:p w14:paraId="1D2A889E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n (2010)</w:t>
            </w:r>
          </w:p>
        </w:tc>
        <w:tc>
          <w:tcPr>
            <w:tcW w:w="426" w:type="dxa"/>
            <w:vAlign w:val="center"/>
          </w:tcPr>
          <w:p w14:paraId="03C7C8F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2765AD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188439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395A04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2E32B0A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9AED0C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28C364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80B801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C3E9A1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8AA88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14175A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74C35C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1B7FB8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A38EA3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B500D4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919789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CEFF1A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33E8A20" w14:textId="4F414D66" w:rsidTr="007C452E">
        <w:trPr>
          <w:trHeight w:val="286"/>
        </w:trPr>
        <w:tc>
          <w:tcPr>
            <w:tcW w:w="5103" w:type="dxa"/>
            <w:vAlign w:val="center"/>
          </w:tcPr>
          <w:p w14:paraId="29141159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rris et al. (2006)</w:t>
            </w:r>
          </w:p>
        </w:tc>
        <w:tc>
          <w:tcPr>
            <w:tcW w:w="426" w:type="dxa"/>
            <w:vAlign w:val="center"/>
          </w:tcPr>
          <w:p w14:paraId="01EA5A8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6A0972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9D4B64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0608D5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731C1A0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81E5D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FF3CA8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6ADC7B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3D4223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C320E5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75D28C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BF30A5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5E0FC4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33B2B0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057272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A85349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743196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52BAF0C" w14:textId="36E4DE49" w:rsidTr="007C452E">
        <w:trPr>
          <w:trHeight w:val="286"/>
        </w:trPr>
        <w:tc>
          <w:tcPr>
            <w:tcW w:w="5103" w:type="dxa"/>
            <w:vAlign w:val="center"/>
          </w:tcPr>
          <w:p w14:paraId="0145B33D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Harvey et al. (2007)</w:t>
            </w:r>
          </w:p>
        </w:tc>
        <w:tc>
          <w:tcPr>
            <w:tcW w:w="426" w:type="dxa"/>
            <w:vAlign w:val="center"/>
          </w:tcPr>
          <w:p w14:paraId="69F9D4D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06655D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0F78DA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401AE7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F8DBAB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B40783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4F996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FBC3D8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391910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276894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87DFFD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4CC2BF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7BFE5F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7E728C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552287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BE617C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530586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2A4F4A3" w14:textId="74705418" w:rsidTr="007C452E">
        <w:trPr>
          <w:trHeight w:val="286"/>
        </w:trPr>
        <w:tc>
          <w:tcPr>
            <w:tcW w:w="5103" w:type="dxa"/>
            <w:vAlign w:val="center"/>
          </w:tcPr>
          <w:p w14:paraId="37E73334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yek et al. (2016)</w:t>
            </w:r>
          </w:p>
        </w:tc>
        <w:tc>
          <w:tcPr>
            <w:tcW w:w="426" w:type="dxa"/>
            <w:vAlign w:val="center"/>
          </w:tcPr>
          <w:p w14:paraId="3BA4358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5A705A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91216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1BA38D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02274B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4E401D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A2891B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6BF5A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5BCA48C" w14:textId="3C761D16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101594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BCA475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A1FB2F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D20955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60D7FF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80407D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DACA0E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4570C8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641989F" w14:textId="786BE81D" w:rsidTr="007C452E">
        <w:trPr>
          <w:trHeight w:val="286"/>
        </w:trPr>
        <w:tc>
          <w:tcPr>
            <w:tcW w:w="5103" w:type="dxa"/>
            <w:vAlign w:val="center"/>
          </w:tcPr>
          <w:p w14:paraId="4D49F8B1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eijde &amp; Van Der Heijden (2006)</w:t>
            </w:r>
          </w:p>
        </w:tc>
        <w:tc>
          <w:tcPr>
            <w:tcW w:w="426" w:type="dxa"/>
            <w:vAlign w:val="center"/>
          </w:tcPr>
          <w:p w14:paraId="29D6723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2E8B8F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50CC7C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658F44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DA069E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0CF8B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2AEB7A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3C7A74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D6A32E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E3094E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8CD1D7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FF1076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CB5965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D56647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34D0D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63C66D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EB48FC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0675772" w14:textId="502EAED9" w:rsidTr="007C452E">
        <w:trPr>
          <w:trHeight w:val="286"/>
        </w:trPr>
        <w:tc>
          <w:tcPr>
            <w:tcW w:w="5103" w:type="dxa"/>
            <w:vAlign w:val="center"/>
          </w:tcPr>
          <w:p w14:paraId="7D890225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ennekam (2016)</w:t>
            </w:r>
          </w:p>
        </w:tc>
        <w:tc>
          <w:tcPr>
            <w:tcW w:w="426" w:type="dxa"/>
            <w:vAlign w:val="center"/>
          </w:tcPr>
          <w:p w14:paraId="0C24455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6851D3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BBE44B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D5FA8E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9DF802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E43668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AC027A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8BDDB6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696DEE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4F3022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9A5E2F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C00E6F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9A84A6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83BE4C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E54D0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48C88A1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9F6A3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FEE27A6" w14:textId="0A6F567F" w:rsidTr="007C452E">
        <w:trPr>
          <w:trHeight w:val="286"/>
        </w:trPr>
        <w:tc>
          <w:tcPr>
            <w:tcW w:w="5103" w:type="dxa"/>
            <w:vAlign w:val="center"/>
          </w:tcPr>
          <w:p w14:paraId="2792933F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eslin (2003)</w:t>
            </w:r>
          </w:p>
        </w:tc>
        <w:tc>
          <w:tcPr>
            <w:tcW w:w="426" w:type="dxa"/>
            <w:vAlign w:val="center"/>
          </w:tcPr>
          <w:p w14:paraId="3D27A1C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475B9C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3654F3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9C490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06AB0BF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AF66B2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78AE0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2B8553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04AA450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26BE7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0649E8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F23C5E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A6C866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06D534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71EF1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7ED915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C55EAC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A950CE6" w14:textId="614B8BCA" w:rsidTr="007C452E">
        <w:trPr>
          <w:trHeight w:val="286"/>
        </w:trPr>
        <w:tc>
          <w:tcPr>
            <w:tcW w:w="5103" w:type="dxa"/>
            <w:vAlign w:val="center"/>
          </w:tcPr>
          <w:p w14:paraId="7E73F21A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iggins et al. (2008)</w:t>
            </w:r>
          </w:p>
        </w:tc>
        <w:tc>
          <w:tcPr>
            <w:tcW w:w="426" w:type="dxa"/>
            <w:vAlign w:val="center"/>
          </w:tcPr>
          <w:p w14:paraId="411BD7B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430571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D89B04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63C39A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F7BCB4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B322AF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EA6830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4FE240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4B8CAB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0462587" w14:textId="422BCB56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E1A6B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6956E8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DBF180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709813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33B219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E854AD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A3EBB8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52361F6" w14:textId="52E197E0" w:rsidTr="007C452E">
        <w:trPr>
          <w:trHeight w:val="286"/>
        </w:trPr>
        <w:tc>
          <w:tcPr>
            <w:tcW w:w="5103" w:type="dxa"/>
            <w:vAlign w:val="center"/>
          </w:tcPr>
          <w:p w14:paraId="331CA886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ill &amp; Wilson (1996)</w:t>
            </w:r>
          </w:p>
        </w:tc>
        <w:tc>
          <w:tcPr>
            <w:tcW w:w="426" w:type="dxa"/>
            <w:vAlign w:val="center"/>
          </w:tcPr>
          <w:p w14:paraId="6D79F5C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AD65F4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12296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CCAD24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BF08A7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5FCA6F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89DF9E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F88877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3C14EF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A006F0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DAFD94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E2E3C3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EC8431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C2F65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9F070F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829580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38C59F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1CEC121" w14:textId="0D747C32" w:rsidTr="007C452E">
        <w:trPr>
          <w:trHeight w:val="286"/>
        </w:trPr>
        <w:tc>
          <w:tcPr>
            <w:tcW w:w="5103" w:type="dxa"/>
            <w:vAlign w:val="center"/>
          </w:tcPr>
          <w:p w14:paraId="0971C42E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irschfeld et al. (2011)</w:t>
            </w:r>
          </w:p>
        </w:tc>
        <w:tc>
          <w:tcPr>
            <w:tcW w:w="426" w:type="dxa"/>
            <w:vAlign w:val="center"/>
          </w:tcPr>
          <w:p w14:paraId="6C7FD9D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FD4479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CA96A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002BD8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42D4EE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93938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331E55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C37649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41ABA9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075F6F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89165E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D005EB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23F352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DE5FCD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D17B66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1BD2F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8CD483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505C609" w14:textId="73A05938" w:rsidTr="007C452E">
        <w:trPr>
          <w:trHeight w:val="286"/>
        </w:trPr>
        <w:tc>
          <w:tcPr>
            <w:tcW w:w="5103" w:type="dxa"/>
            <w:vAlign w:val="center"/>
          </w:tcPr>
          <w:p w14:paraId="73D3C742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ofmans et al. (2008)</w:t>
            </w:r>
          </w:p>
        </w:tc>
        <w:tc>
          <w:tcPr>
            <w:tcW w:w="426" w:type="dxa"/>
            <w:vAlign w:val="center"/>
          </w:tcPr>
          <w:p w14:paraId="1E9018A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90DA76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BDB651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AC130C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07999A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407DD6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CC5946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2DC1BE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1271B8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457BCC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4F1AA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621484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5DE1F1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55A71C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E21916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8D3EBB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98BBC6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BCCFC5D" w14:textId="66702F82" w:rsidTr="007C452E">
        <w:trPr>
          <w:trHeight w:val="286"/>
        </w:trPr>
        <w:tc>
          <w:tcPr>
            <w:tcW w:w="5103" w:type="dxa"/>
            <w:vAlign w:val="center"/>
          </w:tcPr>
          <w:p w14:paraId="198B0DDB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ofstetter &amp; Cohen (2014)</w:t>
            </w:r>
          </w:p>
        </w:tc>
        <w:tc>
          <w:tcPr>
            <w:tcW w:w="426" w:type="dxa"/>
            <w:vAlign w:val="center"/>
          </w:tcPr>
          <w:p w14:paraId="069F421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6B6E9F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23A3D0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F4464BA" w14:textId="580C5190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DD900F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9071C4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0D4EF7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3F384F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041D92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93518B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5030DD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378CC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B20C90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3CCA20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42BC75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E8C6A0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8DB8CED" w14:textId="05C59260" w:rsidR="007C452E" w:rsidRPr="002755BA" w:rsidRDefault="002F7B01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</w:tr>
      <w:tr w:rsidR="007C452E" w:rsidRPr="002755BA" w14:paraId="29FFE0DE" w14:textId="1EF05194" w:rsidTr="007C452E">
        <w:trPr>
          <w:trHeight w:val="286"/>
        </w:trPr>
        <w:tc>
          <w:tcPr>
            <w:tcW w:w="5103" w:type="dxa"/>
            <w:vAlign w:val="center"/>
          </w:tcPr>
          <w:p w14:paraId="61FA69DA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olland et al. (1987)</w:t>
            </w:r>
          </w:p>
        </w:tc>
        <w:tc>
          <w:tcPr>
            <w:tcW w:w="426" w:type="dxa"/>
            <w:vAlign w:val="center"/>
          </w:tcPr>
          <w:p w14:paraId="5EBBC9E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53C95F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0527E7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7CABBF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7994AD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EDA0E9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E6DF4C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B53FB9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FE88BE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74BFCE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931F79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CF5501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A0EB7E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1B21D9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B17ED5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FF8E1E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4766F7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3724265" w14:textId="1896FF1F" w:rsidTr="007C452E">
        <w:trPr>
          <w:trHeight w:val="286"/>
        </w:trPr>
        <w:tc>
          <w:tcPr>
            <w:tcW w:w="5103" w:type="dxa"/>
            <w:vAlign w:val="center"/>
          </w:tcPr>
          <w:p w14:paraId="58627F16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oltschlag et al. (2013)</w:t>
            </w:r>
          </w:p>
        </w:tc>
        <w:tc>
          <w:tcPr>
            <w:tcW w:w="426" w:type="dxa"/>
            <w:vAlign w:val="center"/>
          </w:tcPr>
          <w:p w14:paraId="55B2520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502752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A54DDA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4C898B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E96F1F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FCDF3A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B0A881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E14D75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096FD4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B7F554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EF6448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8AFD0E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BEDE9F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134629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A001ED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31ABB60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3C5FCA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9C1C7F4" w14:textId="1571B41C" w:rsidTr="007C452E">
        <w:trPr>
          <w:trHeight w:val="286"/>
        </w:trPr>
        <w:tc>
          <w:tcPr>
            <w:tcW w:w="5103" w:type="dxa"/>
            <w:vAlign w:val="center"/>
          </w:tcPr>
          <w:p w14:paraId="7169E418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owes (1981)</w:t>
            </w:r>
          </w:p>
        </w:tc>
        <w:tc>
          <w:tcPr>
            <w:tcW w:w="426" w:type="dxa"/>
            <w:vAlign w:val="center"/>
          </w:tcPr>
          <w:p w14:paraId="066070E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CD7C48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C9C3A6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07856F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3ACC5E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631F58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5A5337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DB4BDB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9DDF82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384F91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F5568F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A86B4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A28486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66E677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83C9C4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84492D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617507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ECDAA2A" w14:textId="735E9242" w:rsidTr="007C452E">
        <w:trPr>
          <w:trHeight w:val="286"/>
        </w:trPr>
        <w:tc>
          <w:tcPr>
            <w:tcW w:w="5103" w:type="dxa"/>
            <w:vAlign w:val="center"/>
          </w:tcPr>
          <w:p w14:paraId="3A209590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Hurley &amp; Sonnenfeld (1998)</w:t>
            </w:r>
          </w:p>
        </w:tc>
        <w:tc>
          <w:tcPr>
            <w:tcW w:w="426" w:type="dxa"/>
            <w:vAlign w:val="center"/>
          </w:tcPr>
          <w:p w14:paraId="0F16787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C17A40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1FC689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B46921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4D5EB57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564C33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5A2E4A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52AF7A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C6B3D0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910DEF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74707D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B03C5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ABAB58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7D2D35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EB4A36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2ECBAF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E1DDE4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D6CC0B2" w14:textId="4C31B40A" w:rsidTr="007C452E">
        <w:trPr>
          <w:trHeight w:val="286"/>
        </w:trPr>
        <w:tc>
          <w:tcPr>
            <w:tcW w:w="5103" w:type="dxa"/>
            <w:vAlign w:val="center"/>
          </w:tcPr>
          <w:p w14:paraId="2305E095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urley et al. (2003)</w:t>
            </w:r>
          </w:p>
        </w:tc>
        <w:tc>
          <w:tcPr>
            <w:tcW w:w="426" w:type="dxa"/>
            <w:vAlign w:val="center"/>
          </w:tcPr>
          <w:p w14:paraId="3385670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FCD780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88205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F17D80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70C6864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B1A9C4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6E9154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6E2DA7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7E45A4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E692FF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461D11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9F990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0BE7F6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72B695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2C27ED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A88CEA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9D4D16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13A130B" w14:textId="0D30ACCC" w:rsidTr="007C452E">
        <w:trPr>
          <w:trHeight w:val="286"/>
        </w:trPr>
        <w:tc>
          <w:tcPr>
            <w:tcW w:w="5103" w:type="dxa"/>
            <w:vAlign w:val="center"/>
          </w:tcPr>
          <w:p w14:paraId="30295950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uttges &amp; Fay (2015)</w:t>
            </w:r>
          </w:p>
        </w:tc>
        <w:tc>
          <w:tcPr>
            <w:tcW w:w="426" w:type="dxa"/>
            <w:vAlign w:val="center"/>
          </w:tcPr>
          <w:p w14:paraId="3D54141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D92F7B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A36070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5B7EEA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C4A8FF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381219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BF350B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06B42D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DEED4F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E6DED4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A3501A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8C5DD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9F917F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4181E5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B0AA4E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263FEF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F61CCE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09F5884" w14:textId="0DF3BF24" w:rsidTr="007C452E">
        <w:trPr>
          <w:trHeight w:val="286"/>
        </w:trPr>
        <w:tc>
          <w:tcPr>
            <w:tcW w:w="5103" w:type="dxa"/>
            <w:vAlign w:val="center"/>
          </w:tcPr>
          <w:p w14:paraId="7BF94C62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Jansen &amp; Vinkenburg (2006)</w:t>
            </w:r>
          </w:p>
        </w:tc>
        <w:tc>
          <w:tcPr>
            <w:tcW w:w="426" w:type="dxa"/>
            <w:vAlign w:val="center"/>
          </w:tcPr>
          <w:p w14:paraId="25F43F1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624459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88DB61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F8ECE0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4835F5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EEDD3F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4EA780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20AE28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6A1545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62DA51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02407A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465B6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32D27B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659017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8A01AD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132457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AF8822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5A8F940" w14:textId="134BCBBF" w:rsidTr="007C452E">
        <w:trPr>
          <w:trHeight w:val="286"/>
        </w:trPr>
        <w:tc>
          <w:tcPr>
            <w:tcW w:w="5103" w:type="dxa"/>
            <w:vAlign w:val="center"/>
          </w:tcPr>
          <w:p w14:paraId="2C13B6F1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awahar &amp; Ferris (2011)</w:t>
            </w:r>
          </w:p>
        </w:tc>
        <w:tc>
          <w:tcPr>
            <w:tcW w:w="426" w:type="dxa"/>
            <w:vAlign w:val="center"/>
          </w:tcPr>
          <w:p w14:paraId="0B5E001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03713B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BFCB37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87CCCF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26D0148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7B0F92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B53332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1DDF4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AF7A9B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374F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6F13F4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014A07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25BE43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A500C9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6473A9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59FFC9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DD4273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9760CF6" w14:textId="7BCD9F3B" w:rsidTr="007C452E">
        <w:trPr>
          <w:trHeight w:val="286"/>
        </w:trPr>
        <w:tc>
          <w:tcPr>
            <w:tcW w:w="5103" w:type="dxa"/>
            <w:vAlign w:val="center"/>
          </w:tcPr>
          <w:p w14:paraId="1E6EFD65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ohnson &amp; Eby (2011)</w:t>
            </w:r>
          </w:p>
        </w:tc>
        <w:tc>
          <w:tcPr>
            <w:tcW w:w="426" w:type="dxa"/>
            <w:vAlign w:val="center"/>
          </w:tcPr>
          <w:p w14:paraId="22FBC9C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079D3E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CC4211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B370C3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29DD243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3C2A08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C95396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3C70C0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624BDE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A965FE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EAB72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880310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8E58A5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8F84F2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C33DF3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D05FAE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1A6286B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CFE4937" w14:textId="52E026CF" w:rsidTr="007C452E">
        <w:trPr>
          <w:trHeight w:val="286"/>
        </w:trPr>
        <w:tc>
          <w:tcPr>
            <w:tcW w:w="5103" w:type="dxa"/>
            <w:vAlign w:val="center"/>
          </w:tcPr>
          <w:p w14:paraId="00DC0BF1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ge &amp; Hurst (2008)</w:t>
            </w:r>
          </w:p>
        </w:tc>
        <w:tc>
          <w:tcPr>
            <w:tcW w:w="426" w:type="dxa"/>
            <w:vAlign w:val="center"/>
          </w:tcPr>
          <w:p w14:paraId="14C2D67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1AAA31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A3FAB7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7A1F15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AB3CD5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ED8D0A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EC8847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D8F544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EA0E95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E251F6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1336AA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C8F11D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7AB122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8E562B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983E19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372FA6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C3DACB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0823A08" w14:textId="7E5E244F" w:rsidTr="007C452E">
        <w:trPr>
          <w:trHeight w:val="286"/>
        </w:trPr>
        <w:tc>
          <w:tcPr>
            <w:tcW w:w="5103" w:type="dxa"/>
            <w:vAlign w:val="center"/>
          </w:tcPr>
          <w:p w14:paraId="224BBB78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ge et al. (1995)</w:t>
            </w:r>
          </w:p>
        </w:tc>
        <w:tc>
          <w:tcPr>
            <w:tcW w:w="426" w:type="dxa"/>
            <w:vAlign w:val="center"/>
          </w:tcPr>
          <w:p w14:paraId="4E63A11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F26E50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22D7EA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65FEA1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8A3402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9E0F7E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6941E2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B56B7C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8D645A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F3B267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B401E7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5DD96A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0E9027E" w14:textId="6AF8A620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61191B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2AB4C3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097897C" w14:textId="6274E1FE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7CA3EBB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154CA08" w14:textId="3959D3DC" w:rsidTr="007C452E">
        <w:trPr>
          <w:trHeight w:val="286"/>
        </w:trPr>
        <w:tc>
          <w:tcPr>
            <w:tcW w:w="5103" w:type="dxa"/>
            <w:vAlign w:val="center"/>
          </w:tcPr>
          <w:p w14:paraId="0EF91289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ge &amp; Bretz (1994)</w:t>
            </w:r>
          </w:p>
        </w:tc>
        <w:tc>
          <w:tcPr>
            <w:tcW w:w="426" w:type="dxa"/>
            <w:vAlign w:val="center"/>
          </w:tcPr>
          <w:p w14:paraId="0448CC2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CC47A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2E5FC4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C0C208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7849F60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870298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1F723A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11F62D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C1F62D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B1EB2C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3BE829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EA4E16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668F52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90C7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BE1C9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FF6923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6216FF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436040C" w14:textId="1E92EFC6" w:rsidTr="007C452E">
        <w:trPr>
          <w:trHeight w:val="286"/>
        </w:trPr>
        <w:tc>
          <w:tcPr>
            <w:tcW w:w="5103" w:type="dxa"/>
            <w:vAlign w:val="center"/>
          </w:tcPr>
          <w:p w14:paraId="5CD7849F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ge &amp; Cable (2004)</w:t>
            </w:r>
          </w:p>
        </w:tc>
        <w:tc>
          <w:tcPr>
            <w:tcW w:w="426" w:type="dxa"/>
            <w:vAlign w:val="center"/>
          </w:tcPr>
          <w:p w14:paraId="5307C15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B922BC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1A6826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BE689A8" w14:textId="43992266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663BC7B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E6AE2C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8B81F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40633C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CFE337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F09169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AB4D88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6E390E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33BC4C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6F95A6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0E57D2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EFEE8C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60547B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BFD93C4" w14:textId="5FD5617A" w:rsidTr="007C452E">
        <w:trPr>
          <w:trHeight w:val="286"/>
        </w:trPr>
        <w:tc>
          <w:tcPr>
            <w:tcW w:w="5103" w:type="dxa"/>
            <w:vAlign w:val="center"/>
          </w:tcPr>
          <w:p w14:paraId="674618B3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ge &amp; Hurst (2007)</w:t>
            </w:r>
          </w:p>
        </w:tc>
        <w:tc>
          <w:tcPr>
            <w:tcW w:w="426" w:type="dxa"/>
            <w:vAlign w:val="center"/>
          </w:tcPr>
          <w:p w14:paraId="072E6AC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AC3801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916528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86963F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E2C70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9D5042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C0C8E2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8B5528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F2C6E1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6877EA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711DB6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319D98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1B9E5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3A0B67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92E7C3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75FA9B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809713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6898248" w14:textId="3D5238B7" w:rsidTr="007C452E">
        <w:trPr>
          <w:trHeight w:val="286"/>
        </w:trPr>
        <w:tc>
          <w:tcPr>
            <w:tcW w:w="5103" w:type="dxa"/>
            <w:vAlign w:val="center"/>
          </w:tcPr>
          <w:p w14:paraId="6A1A7CF9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ge &amp; Kammeyer-Mueller (2012)</w:t>
            </w:r>
          </w:p>
        </w:tc>
        <w:tc>
          <w:tcPr>
            <w:tcW w:w="426" w:type="dxa"/>
            <w:vAlign w:val="center"/>
          </w:tcPr>
          <w:p w14:paraId="1539543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35FBFA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B4954E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74BABF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D11E2F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23D510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55A934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D199F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1A0C338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122A97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9CC6D7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2900DE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B73109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84F71D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628165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AEE644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656A04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3F2214A" w14:textId="3F0E266A" w:rsidTr="007C452E">
        <w:trPr>
          <w:trHeight w:val="286"/>
        </w:trPr>
        <w:tc>
          <w:tcPr>
            <w:tcW w:w="5103" w:type="dxa"/>
            <w:vAlign w:val="center"/>
          </w:tcPr>
          <w:p w14:paraId="1457EE7C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ge et al. (1999)</w:t>
            </w:r>
          </w:p>
        </w:tc>
        <w:tc>
          <w:tcPr>
            <w:tcW w:w="426" w:type="dxa"/>
            <w:vAlign w:val="center"/>
          </w:tcPr>
          <w:p w14:paraId="0C64B4E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7DFCE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25C201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3478A4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A9014D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47D4B1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5B74F6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46F1C2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059710D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F6E667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95ECDD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50A567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8A3EC0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3A25F0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DC8BF2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9595A8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CE4887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E2A0C0C" w14:textId="6FEF8A7C" w:rsidTr="007C452E">
        <w:trPr>
          <w:trHeight w:val="286"/>
        </w:trPr>
        <w:tc>
          <w:tcPr>
            <w:tcW w:w="5103" w:type="dxa"/>
            <w:vAlign w:val="center"/>
          </w:tcPr>
          <w:p w14:paraId="5AF3FB95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ge, Ilies &amp; Dimotakis (2010)</w:t>
            </w:r>
          </w:p>
        </w:tc>
        <w:tc>
          <w:tcPr>
            <w:tcW w:w="426" w:type="dxa"/>
            <w:vAlign w:val="center"/>
          </w:tcPr>
          <w:p w14:paraId="5D076BF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0C54DE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C4A5DB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BFA750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2674A7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FA0A81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15CA98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DFBA7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4004F3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AEB42A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69B6F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89C426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DAD014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16C4A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3D406C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8144F1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3A0A24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8196179" w14:textId="020DBC9D" w:rsidTr="007C452E">
        <w:trPr>
          <w:trHeight w:val="286"/>
        </w:trPr>
        <w:tc>
          <w:tcPr>
            <w:tcW w:w="5103" w:type="dxa"/>
            <w:vAlign w:val="center"/>
          </w:tcPr>
          <w:p w14:paraId="2E1D3680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ge et al. (2004)</w:t>
            </w:r>
          </w:p>
        </w:tc>
        <w:tc>
          <w:tcPr>
            <w:tcW w:w="426" w:type="dxa"/>
            <w:vAlign w:val="center"/>
          </w:tcPr>
          <w:p w14:paraId="31C0960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447857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6D8360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F9D271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3AF1B64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5EADDF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E51551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1396A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2B019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8C9D54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20721F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6AEC42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9A86B6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D2C463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3BBEAE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0B2EA91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640980F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5767F17" w14:textId="74005BD2" w:rsidTr="007C452E">
        <w:trPr>
          <w:trHeight w:val="286"/>
        </w:trPr>
        <w:tc>
          <w:tcPr>
            <w:tcW w:w="5103" w:type="dxa"/>
            <w:vAlign w:val="center"/>
          </w:tcPr>
          <w:p w14:paraId="20BD2671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ge et al. (2010)</w:t>
            </w:r>
          </w:p>
        </w:tc>
        <w:tc>
          <w:tcPr>
            <w:tcW w:w="426" w:type="dxa"/>
            <w:vAlign w:val="center"/>
          </w:tcPr>
          <w:p w14:paraId="13787B7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02569D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659F5E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43BA3D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3F0951C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3936E5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9FC4BF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EFBB04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8A57FD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0250C0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84A5A1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76F8C4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D64A0A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8734CD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340683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8EA096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CCF7D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D5AA5E8" w14:textId="2FF76754" w:rsidTr="007C452E">
        <w:trPr>
          <w:trHeight w:val="286"/>
        </w:trPr>
        <w:tc>
          <w:tcPr>
            <w:tcW w:w="5103" w:type="dxa"/>
            <w:vAlign w:val="center"/>
          </w:tcPr>
          <w:p w14:paraId="0DF67FAF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iesch &amp; Lyness (1999)</w:t>
            </w:r>
          </w:p>
        </w:tc>
        <w:tc>
          <w:tcPr>
            <w:tcW w:w="426" w:type="dxa"/>
            <w:vAlign w:val="center"/>
          </w:tcPr>
          <w:p w14:paraId="448D066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13AC51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6A7642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BB49B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2071DC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60E85F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636BF7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D5CAE9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7A2E00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E7A1C9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DA81DA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5877EF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A1EB32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6CBCED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EE048F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D5D3F8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4143BFC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9938E59" w14:textId="17BABE90" w:rsidTr="007C452E">
        <w:trPr>
          <w:trHeight w:val="286"/>
        </w:trPr>
        <w:tc>
          <w:tcPr>
            <w:tcW w:w="5103" w:type="dxa"/>
            <w:vAlign w:val="center"/>
          </w:tcPr>
          <w:p w14:paraId="199BB855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ng &amp; Takeuchi (2016)</w:t>
            </w:r>
          </w:p>
        </w:tc>
        <w:tc>
          <w:tcPr>
            <w:tcW w:w="426" w:type="dxa"/>
            <w:vAlign w:val="center"/>
          </w:tcPr>
          <w:p w14:paraId="05FB62E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80D2EF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CCEF89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B24A52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07E0CE9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6634A2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A1FBFD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F0E50A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338D21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E0717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6E4D3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894B5B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C0BB73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880D0B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07E63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C18417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22D51C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772A141" w14:textId="3E1EAEC2" w:rsidTr="007C452E">
        <w:trPr>
          <w:trHeight w:val="286"/>
        </w:trPr>
        <w:tc>
          <w:tcPr>
            <w:tcW w:w="5103" w:type="dxa"/>
            <w:vAlign w:val="center"/>
          </w:tcPr>
          <w:p w14:paraId="2CC8E7BE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ammeyer-Mueller et al. (2008)</w:t>
            </w:r>
          </w:p>
        </w:tc>
        <w:tc>
          <w:tcPr>
            <w:tcW w:w="426" w:type="dxa"/>
            <w:vAlign w:val="center"/>
          </w:tcPr>
          <w:p w14:paraId="326F1DC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BD6D04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B023F3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03F023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C44891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C4B148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5FB0E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D132FD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41E35E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607862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9B1B9A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22C9D8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4A3232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189298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0753AB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C5A18B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A230B2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49A80B1" w14:textId="00317B43" w:rsidTr="007C452E">
        <w:trPr>
          <w:trHeight w:val="286"/>
        </w:trPr>
        <w:tc>
          <w:tcPr>
            <w:tcW w:w="5103" w:type="dxa"/>
            <w:vAlign w:val="center"/>
          </w:tcPr>
          <w:p w14:paraId="03A14216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Kapoutsis et al. (2012)</w:t>
            </w:r>
          </w:p>
        </w:tc>
        <w:tc>
          <w:tcPr>
            <w:tcW w:w="426" w:type="dxa"/>
            <w:vAlign w:val="center"/>
          </w:tcPr>
          <w:p w14:paraId="5C71090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75275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4740D5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331053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1AA11E4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213CF8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D0D554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38E03A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A2DE1C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3A475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FCE834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8E417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C7308F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42BBA2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7E3F62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F65EF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552608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AF14A5E" w14:textId="7DB58245" w:rsidTr="007C452E">
        <w:trPr>
          <w:trHeight w:val="286"/>
        </w:trPr>
        <w:tc>
          <w:tcPr>
            <w:tcW w:w="5103" w:type="dxa"/>
            <w:vAlign w:val="center"/>
          </w:tcPr>
          <w:p w14:paraId="7647DBB7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im et al. (2009)</w:t>
            </w:r>
          </w:p>
        </w:tc>
        <w:tc>
          <w:tcPr>
            <w:tcW w:w="426" w:type="dxa"/>
            <w:vAlign w:val="center"/>
          </w:tcPr>
          <w:p w14:paraId="3DC4FE6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95FB5A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C9203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9E58F3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6B3CB2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A8499F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C135EA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227F1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5C73449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D1B328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76DCDB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A7AB90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11A2F6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499F3D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756B6D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4B1FAD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7539FA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05B549C" w14:textId="68FED7ED" w:rsidTr="007C452E">
        <w:trPr>
          <w:trHeight w:val="286"/>
        </w:trPr>
        <w:tc>
          <w:tcPr>
            <w:tcW w:w="5103" w:type="dxa"/>
            <w:vAlign w:val="center"/>
          </w:tcPr>
          <w:p w14:paraId="15BEFBCD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ing (2008)</w:t>
            </w:r>
          </w:p>
        </w:tc>
        <w:tc>
          <w:tcPr>
            <w:tcW w:w="426" w:type="dxa"/>
            <w:vAlign w:val="center"/>
          </w:tcPr>
          <w:p w14:paraId="5ACEA0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3EFE46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519389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9C495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DB6D56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A25330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024256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5BBDCA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30CAC4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83A608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2953BF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22A12F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325D22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CFC5FA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64BE1F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7827F7D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3AE8AC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B31F42D" w14:textId="09A1234B" w:rsidTr="007C452E">
        <w:trPr>
          <w:trHeight w:val="286"/>
        </w:trPr>
        <w:tc>
          <w:tcPr>
            <w:tcW w:w="5103" w:type="dxa"/>
            <w:vAlign w:val="center"/>
          </w:tcPr>
          <w:p w14:paraId="3AC9C15C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irchmeyer (1998)</w:t>
            </w:r>
          </w:p>
        </w:tc>
        <w:tc>
          <w:tcPr>
            <w:tcW w:w="426" w:type="dxa"/>
            <w:vAlign w:val="center"/>
          </w:tcPr>
          <w:p w14:paraId="690BB45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112909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04133D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06F84A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7141823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92C651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7302F8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E9B283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163140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104646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08B9F2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766553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BDF1C7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9537E5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67A27E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759CD9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5D3A88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536BE99" w14:textId="28E45EED" w:rsidTr="007C452E">
        <w:trPr>
          <w:trHeight w:val="286"/>
        </w:trPr>
        <w:tc>
          <w:tcPr>
            <w:tcW w:w="5103" w:type="dxa"/>
            <w:vAlign w:val="center"/>
          </w:tcPr>
          <w:p w14:paraId="16712AA8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irchmeyer (2005)</w:t>
            </w:r>
          </w:p>
        </w:tc>
        <w:tc>
          <w:tcPr>
            <w:tcW w:w="426" w:type="dxa"/>
            <w:vAlign w:val="center"/>
          </w:tcPr>
          <w:p w14:paraId="0E7E2D6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99F742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53799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0F8E58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378AC55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1C144C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E78DD5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D011E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24C50D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4C72F1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866420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600BC2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53EC5F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43D453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E31BBF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503FE1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5C1A7C7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A4778F8" w14:textId="469CF73F" w:rsidTr="007C452E">
        <w:trPr>
          <w:trHeight w:val="286"/>
        </w:trPr>
        <w:tc>
          <w:tcPr>
            <w:tcW w:w="5103" w:type="dxa"/>
            <w:vAlign w:val="center"/>
          </w:tcPr>
          <w:p w14:paraId="303AC70E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irchmeyer (2006)</w:t>
            </w:r>
          </w:p>
        </w:tc>
        <w:tc>
          <w:tcPr>
            <w:tcW w:w="426" w:type="dxa"/>
            <w:vAlign w:val="center"/>
          </w:tcPr>
          <w:p w14:paraId="59F324E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FDB69F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F7CFD7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914F58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341B3B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B6CA7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682A47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CEBD2D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E03DCF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53FDFC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E794B3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E470FA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72FC2E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54AD8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559BF1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F047D4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EC5FB1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95A3025" w14:textId="5E40A170" w:rsidTr="007C452E">
        <w:trPr>
          <w:trHeight w:val="286"/>
        </w:trPr>
        <w:tc>
          <w:tcPr>
            <w:tcW w:w="5103" w:type="dxa"/>
            <w:vAlign w:val="center"/>
          </w:tcPr>
          <w:p w14:paraId="72F889F2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oen, Klehe &amp; Van Vianen (2012)</w:t>
            </w:r>
          </w:p>
        </w:tc>
        <w:tc>
          <w:tcPr>
            <w:tcW w:w="426" w:type="dxa"/>
            <w:vAlign w:val="center"/>
          </w:tcPr>
          <w:p w14:paraId="43D1108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67428E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1528E5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72BB10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233BC3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C7DC2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F548B2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96BDEC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A4DDF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883B9E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07F46D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CE100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549DFE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E1F17A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6A2D36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F94C5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07E2B7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370625C" w14:textId="6C96BD8F" w:rsidTr="007C452E">
        <w:trPr>
          <w:trHeight w:val="286"/>
        </w:trPr>
        <w:tc>
          <w:tcPr>
            <w:tcW w:w="5103" w:type="dxa"/>
            <w:vAlign w:val="center"/>
          </w:tcPr>
          <w:p w14:paraId="63F5A9D2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örner et al. (2015)</w:t>
            </w:r>
          </w:p>
        </w:tc>
        <w:tc>
          <w:tcPr>
            <w:tcW w:w="426" w:type="dxa"/>
            <w:vAlign w:val="center"/>
          </w:tcPr>
          <w:p w14:paraId="6280C7D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17F41D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0CF06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D6F747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7D3BE6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13D3ED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5A09B2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D6C1B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75823B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B5FD01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5BEF8A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A568AC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516687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7B20F8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DF2993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EEC89D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DF3015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20CB5D5" w14:textId="50D82763" w:rsidTr="007C452E">
        <w:trPr>
          <w:trHeight w:val="286"/>
        </w:trPr>
        <w:tc>
          <w:tcPr>
            <w:tcW w:w="5103" w:type="dxa"/>
            <w:vAlign w:val="center"/>
          </w:tcPr>
          <w:p w14:paraId="297A1CD2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ovalenko &amp; Mortelmans (2014)</w:t>
            </w:r>
          </w:p>
        </w:tc>
        <w:tc>
          <w:tcPr>
            <w:tcW w:w="426" w:type="dxa"/>
            <w:vAlign w:val="center"/>
          </w:tcPr>
          <w:p w14:paraId="4CB05D0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4ED02D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3921E1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79A00A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A16B58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43F70E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0DB653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BC6251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B8A2C8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EDB78A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4B0ACA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8DC8AE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2FC908D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E65334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9D867C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E13360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0F6BDC3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5DBCEDC" w14:textId="06F94A8B" w:rsidTr="007C452E">
        <w:trPr>
          <w:trHeight w:val="286"/>
        </w:trPr>
        <w:tc>
          <w:tcPr>
            <w:tcW w:w="5103" w:type="dxa"/>
            <w:vAlign w:val="center"/>
          </w:tcPr>
          <w:p w14:paraId="6CA89FFE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uijpers et al. (2006)</w:t>
            </w:r>
          </w:p>
        </w:tc>
        <w:tc>
          <w:tcPr>
            <w:tcW w:w="426" w:type="dxa"/>
            <w:vAlign w:val="center"/>
          </w:tcPr>
          <w:p w14:paraId="1C0EB79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BA6712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B50AA3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09E8B9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D5E25F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FE3C6E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5279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6FC33C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45B63F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117AB2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40E445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5FE45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3C8C2AC" w14:textId="5A1350DE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7E116D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085FCA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F39C23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4AD657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8F72E94" w14:textId="3E7FC4F0" w:rsidTr="007C452E">
        <w:trPr>
          <w:trHeight w:val="286"/>
        </w:trPr>
        <w:tc>
          <w:tcPr>
            <w:tcW w:w="5103" w:type="dxa"/>
            <w:vAlign w:val="center"/>
          </w:tcPr>
          <w:p w14:paraId="2C9B878B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au et al. (2007)</w:t>
            </w:r>
          </w:p>
        </w:tc>
        <w:tc>
          <w:tcPr>
            <w:tcW w:w="426" w:type="dxa"/>
            <w:vAlign w:val="center"/>
          </w:tcPr>
          <w:p w14:paraId="65ABAD1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61D5EF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FD2233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B9DF93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66F16C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EC917D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3A5A87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53CD0F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192A927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141B22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05D451C" w14:textId="2FFFB65B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531181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775164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E53E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FC5CD7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2685E5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6B3094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FE64C8B" w14:textId="74003E23" w:rsidTr="007C452E">
        <w:trPr>
          <w:trHeight w:val="286"/>
        </w:trPr>
        <w:tc>
          <w:tcPr>
            <w:tcW w:w="5103" w:type="dxa"/>
            <w:vAlign w:val="center"/>
          </w:tcPr>
          <w:p w14:paraId="7DC2C5D8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awrence (2011)</w:t>
            </w:r>
          </w:p>
        </w:tc>
        <w:tc>
          <w:tcPr>
            <w:tcW w:w="426" w:type="dxa"/>
            <w:vAlign w:val="center"/>
          </w:tcPr>
          <w:p w14:paraId="342CE6C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99D5A8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4A77DE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89701D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242E113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6570D6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4A8DDA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D4C88A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C23CDA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4956F1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3D37CB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64CE5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D4C2F9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CA0A0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10F258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D1E566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85CA84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5CA13F4" w14:textId="19528607" w:rsidTr="007C452E">
        <w:trPr>
          <w:trHeight w:val="286"/>
        </w:trPr>
        <w:tc>
          <w:tcPr>
            <w:tcW w:w="5103" w:type="dxa"/>
            <w:vAlign w:val="center"/>
          </w:tcPr>
          <w:p w14:paraId="21134C23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eslie et al. (2012)</w:t>
            </w:r>
          </w:p>
        </w:tc>
        <w:tc>
          <w:tcPr>
            <w:tcW w:w="426" w:type="dxa"/>
            <w:vAlign w:val="center"/>
          </w:tcPr>
          <w:p w14:paraId="7C5C93C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69F55C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9AA643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8D3A9A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3B1F9E4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7077E8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8EDDF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4E6E29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88E9C3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20C6F2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212193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B5D52B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63A9E6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DCB00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92A594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8B012B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DEC68A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D327800" w14:textId="7C9DD7AB" w:rsidTr="007C452E">
        <w:trPr>
          <w:trHeight w:val="286"/>
        </w:trPr>
        <w:tc>
          <w:tcPr>
            <w:tcW w:w="5103" w:type="dxa"/>
            <w:vAlign w:val="center"/>
          </w:tcPr>
          <w:p w14:paraId="546C3096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ester et al. (2010)</w:t>
            </w:r>
          </w:p>
        </w:tc>
        <w:tc>
          <w:tcPr>
            <w:tcW w:w="426" w:type="dxa"/>
            <w:vAlign w:val="center"/>
          </w:tcPr>
          <w:p w14:paraId="5590C62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E0DBF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07661F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899FE2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06B6FBF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4EC697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C96484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C5EB98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900810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362D59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1A8D8D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593D24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2F5BDC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87EAE6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E4607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D56922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E67BB1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DAC7A10" w14:textId="11ACAA5F" w:rsidTr="007C452E">
        <w:trPr>
          <w:trHeight w:val="286"/>
        </w:trPr>
        <w:tc>
          <w:tcPr>
            <w:tcW w:w="5103" w:type="dxa"/>
            <w:vAlign w:val="center"/>
          </w:tcPr>
          <w:p w14:paraId="243285EC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eung et al. (2011)</w:t>
            </w:r>
          </w:p>
        </w:tc>
        <w:tc>
          <w:tcPr>
            <w:tcW w:w="426" w:type="dxa"/>
            <w:vAlign w:val="center"/>
          </w:tcPr>
          <w:p w14:paraId="4148741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9B846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032632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812371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DD947F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3AAFFA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21DE46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FD1567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CEEA21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9CC3EA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B8CED8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88131D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F6261E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C53598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AB330D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76520E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810CBC4" w14:textId="13A862F0" w:rsidR="007C452E" w:rsidRPr="002755BA" w:rsidRDefault="003A1642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</w:tr>
      <w:tr w:rsidR="007C452E" w:rsidRPr="002755BA" w14:paraId="7C1E4EC4" w14:textId="09B95FE9" w:rsidTr="007C452E">
        <w:trPr>
          <w:trHeight w:val="286"/>
        </w:trPr>
        <w:tc>
          <w:tcPr>
            <w:tcW w:w="5103" w:type="dxa"/>
            <w:vAlign w:val="center"/>
          </w:tcPr>
          <w:p w14:paraId="1CD3957A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ievens et al. (2009)</w:t>
            </w:r>
          </w:p>
        </w:tc>
        <w:tc>
          <w:tcPr>
            <w:tcW w:w="426" w:type="dxa"/>
            <w:vAlign w:val="center"/>
          </w:tcPr>
          <w:p w14:paraId="7C1A1EB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11A4C6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8F2863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B1350D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F11C4D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7B9396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7DD1C3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88F0E2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31E577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E0E48A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505C8A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9F0231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C7ECA4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21C93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324236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C6EA78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7A1234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CEBA2A2" w14:textId="37E6700B" w:rsidTr="007C452E">
        <w:trPr>
          <w:trHeight w:val="286"/>
        </w:trPr>
        <w:tc>
          <w:tcPr>
            <w:tcW w:w="5103" w:type="dxa"/>
            <w:vAlign w:val="center"/>
          </w:tcPr>
          <w:p w14:paraId="31C0BC26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Liu et al. (2009)</w:t>
            </w:r>
          </w:p>
        </w:tc>
        <w:tc>
          <w:tcPr>
            <w:tcW w:w="426" w:type="dxa"/>
            <w:vAlign w:val="center"/>
          </w:tcPr>
          <w:p w14:paraId="49FEDCE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16CDD8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87CA2C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07D480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2140A33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7C3103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51B22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62D118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A07710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A88818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1DDB2F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126A96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33DDD2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5A5AB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1E46F3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38B954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E652F3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4FF0E29" w14:textId="540ECAC5" w:rsidTr="007C452E">
        <w:trPr>
          <w:trHeight w:val="286"/>
        </w:trPr>
        <w:tc>
          <w:tcPr>
            <w:tcW w:w="5103" w:type="dxa"/>
            <w:vAlign w:val="center"/>
          </w:tcPr>
          <w:p w14:paraId="06CAFDD7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yness &amp; Thompson (2000)</w:t>
            </w:r>
          </w:p>
        </w:tc>
        <w:tc>
          <w:tcPr>
            <w:tcW w:w="426" w:type="dxa"/>
            <w:vAlign w:val="center"/>
          </w:tcPr>
          <w:p w14:paraId="3478E48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CE46E4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266919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3EB85B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D7500F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CB1F10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178342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B75356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A8F631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9D9A16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D10E44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C1229B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FD66A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FBEC75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A69F7A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0E4EEDA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685D92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E5298A9" w14:textId="666C4EDE" w:rsidTr="007C452E">
        <w:trPr>
          <w:trHeight w:val="286"/>
        </w:trPr>
        <w:tc>
          <w:tcPr>
            <w:tcW w:w="5103" w:type="dxa"/>
            <w:vAlign w:val="center"/>
          </w:tcPr>
          <w:p w14:paraId="47CEF81C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yons et al. (2015)</w:t>
            </w:r>
          </w:p>
        </w:tc>
        <w:tc>
          <w:tcPr>
            <w:tcW w:w="426" w:type="dxa"/>
            <w:vAlign w:val="center"/>
          </w:tcPr>
          <w:p w14:paraId="6A11335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0EC9E4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7FD5D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33A813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67C60C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C9A1F1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FA6A86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797D12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63FE5E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C63270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2DE2C0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04B467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2DAC86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E46DF5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34CEC9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91D264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41A92E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9C10187" w14:textId="34893BA1" w:rsidTr="007C452E">
        <w:trPr>
          <w:trHeight w:val="286"/>
        </w:trPr>
        <w:tc>
          <w:tcPr>
            <w:tcW w:w="5103" w:type="dxa"/>
            <w:vAlign w:val="center"/>
          </w:tcPr>
          <w:p w14:paraId="11B75294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o (2004)</w:t>
            </w:r>
          </w:p>
        </w:tc>
        <w:tc>
          <w:tcPr>
            <w:tcW w:w="426" w:type="dxa"/>
            <w:vAlign w:val="center"/>
          </w:tcPr>
          <w:p w14:paraId="40E7C0A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5D7563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113134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3D79DC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1CDA9D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9F9D01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FB199B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B61D4C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32C6F9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C2E98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2858D8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893315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1D87A3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8D4B4B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DE6A0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197706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FC15C5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6F909BE" w14:textId="3389B4BE" w:rsidTr="007C452E">
        <w:trPr>
          <w:trHeight w:val="286"/>
        </w:trPr>
        <w:tc>
          <w:tcPr>
            <w:tcW w:w="5103" w:type="dxa"/>
            <w:vAlign w:val="center"/>
          </w:tcPr>
          <w:p w14:paraId="7C648283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rcinkus et al. (2010)</w:t>
            </w:r>
          </w:p>
        </w:tc>
        <w:tc>
          <w:tcPr>
            <w:tcW w:w="426" w:type="dxa"/>
            <w:vAlign w:val="center"/>
          </w:tcPr>
          <w:p w14:paraId="36EFE02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B7684F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CD8DBC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674B43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6632881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B9C63C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9ABA4D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8DF17F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1A6DBA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945AB1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0C0D91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154EB0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1C90A5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89E784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03EB3A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07F840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4E7B72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F29D34C" w14:textId="7AC0F0F4" w:rsidTr="007C452E">
        <w:trPr>
          <w:trHeight w:val="286"/>
        </w:trPr>
        <w:tc>
          <w:tcPr>
            <w:tcW w:w="5103" w:type="dxa"/>
            <w:vAlign w:val="center"/>
          </w:tcPr>
          <w:p w14:paraId="1AF7618B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urer &amp; Chapman (2013)</w:t>
            </w:r>
          </w:p>
        </w:tc>
        <w:tc>
          <w:tcPr>
            <w:tcW w:w="426" w:type="dxa"/>
            <w:vAlign w:val="center"/>
          </w:tcPr>
          <w:p w14:paraId="1F65C8B8" w14:textId="221BDA88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ED20FA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BAFB7E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F2F469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73B45D9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976FC9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4C4F03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240532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8C2216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A89704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5A4015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FD377D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EAA217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FD1C2D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6A3958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CABA019" w14:textId="6A6983B8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56E8B6B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7C452E" w:rsidRPr="002755BA" w14:paraId="209846D4" w14:textId="5AF9973A" w:rsidTr="007C452E">
        <w:trPr>
          <w:trHeight w:val="286"/>
        </w:trPr>
        <w:tc>
          <w:tcPr>
            <w:tcW w:w="5103" w:type="dxa"/>
            <w:vAlign w:val="center"/>
          </w:tcPr>
          <w:p w14:paraId="429BD9E2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yrhofer et al. (2008)</w:t>
            </w:r>
          </w:p>
        </w:tc>
        <w:tc>
          <w:tcPr>
            <w:tcW w:w="426" w:type="dxa"/>
            <w:vAlign w:val="center"/>
          </w:tcPr>
          <w:p w14:paraId="700293A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DE87F9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B735D4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3CD768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C4A0DA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FFAF1B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91729A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8A6E74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60289C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A6D212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9D273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2F71BB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CEFEDB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B7F46F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CE2DC8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632A95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42B747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BED256B" w14:textId="7D57D49A" w:rsidTr="007C452E">
        <w:trPr>
          <w:trHeight w:val="286"/>
        </w:trPr>
        <w:tc>
          <w:tcPr>
            <w:tcW w:w="5103" w:type="dxa"/>
            <w:vAlign w:val="center"/>
          </w:tcPr>
          <w:p w14:paraId="0CE1F807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cKenna et al. (2016)</w:t>
            </w:r>
          </w:p>
        </w:tc>
        <w:tc>
          <w:tcPr>
            <w:tcW w:w="426" w:type="dxa"/>
            <w:vAlign w:val="center"/>
          </w:tcPr>
          <w:p w14:paraId="53F4E32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4BC563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8447B8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6430A0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4E5C79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E26426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CCEF1E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A237F5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ED9049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691385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C2A6F1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2F596C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2A5678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E821BE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3DF71A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E17A3A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D8408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255ABE6" w14:textId="56B275BA" w:rsidTr="007C452E">
        <w:trPr>
          <w:trHeight w:val="286"/>
        </w:trPr>
        <w:tc>
          <w:tcPr>
            <w:tcW w:w="5103" w:type="dxa"/>
            <w:vAlign w:val="center"/>
          </w:tcPr>
          <w:p w14:paraId="73C129BF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amed (1995a)</w:t>
            </w:r>
          </w:p>
        </w:tc>
        <w:tc>
          <w:tcPr>
            <w:tcW w:w="426" w:type="dxa"/>
            <w:vAlign w:val="center"/>
          </w:tcPr>
          <w:p w14:paraId="546B873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C2F022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2725C5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84D956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36A615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3264D2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F69E01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BC71B9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07B2B8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041BD8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511861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C51FF3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0B8B92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9A49EC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E039AD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B57CCB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75B504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1B2AEEE" w14:textId="703CB663" w:rsidTr="007C452E">
        <w:trPr>
          <w:trHeight w:val="286"/>
        </w:trPr>
        <w:tc>
          <w:tcPr>
            <w:tcW w:w="5103" w:type="dxa"/>
            <w:vAlign w:val="center"/>
          </w:tcPr>
          <w:p w14:paraId="0BB07677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amed (1995b)</w:t>
            </w:r>
          </w:p>
        </w:tc>
        <w:tc>
          <w:tcPr>
            <w:tcW w:w="426" w:type="dxa"/>
            <w:vAlign w:val="center"/>
          </w:tcPr>
          <w:p w14:paraId="0BBD79E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EF9DE5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2D2B5F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89CD91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44239C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BB0488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4DA97A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0F9391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40FE32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08A00B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94988F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518B04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4F2F0B8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ADAFAF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96CD7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455267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642DE2D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AB6E365" w14:textId="6CB874E4" w:rsidTr="007C452E">
        <w:trPr>
          <w:trHeight w:val="286"/>
        </w:trPr>
        <w:tc>
          <w:tcPr>
            <w:tcW w:w="5103" w:type="dxa"/>
            <w:vAlign w:val="center"/>
          </w:tcPr>
          <w:p w14:paraId="7EEDA8CD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amed (1996a)</w:t>
            </w:r>
          </w:p>
        </w:tc>
        <w:tc>
          <w:tcPr>
            <w:tcW w:w="426" w:type="dxa"/>
            <w:vAlign w:val="center"/>
          </w:tcPr>
          <w:p w14:paraId="7E71BBC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C3EA71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A9C6AA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DB37D8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9E3721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59DCD1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1D14C7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570112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74FED4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04E6EE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C021B1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D5320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8ECB15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B5D755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22F9C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ED5CA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7B69399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EB0F74E" w14:textId="672D155E" w:rsidTr="007C452E">
        <w:trPr>
          <w:trHeight w:val="286"/>
        </w:trPr>
        <w:tc>
          <w:tcPr>
            <w:tcW w:w="5103" w:type="dxa"/>
            <w:vAlign w:val="center"/>
          </w:tcPr>
          <w:p w14:paraId="753E6A16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amed (1996b)</w:t>
            </w:r>
          </w:p>
        </w:tc>
        <w:tc>
          <w:tcPr>
            <w:tcW w:w="426" w:type="dxa"/>
            <w:vAlign w:val="center"/>
          </w:tcPr>
          <w:p w14:paraId="7678CA5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2F88C6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43043C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AA5381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F66459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1888D4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EA05A9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8C1555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BF39A5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B74A3C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4BB7DD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7D70FD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088C06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949A93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04E7C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93D45F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799B68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0BB3427" w14:textId="5B0267BD" w:rsidTr="007C452E">
        <w:trPr>
          <w:trHeight w:val="286"/>
        </w:trPr>
        <w:tc>
          <w:tcPr>
            <w:tcW w:w="5103" w:type="dxa"/>
            <w:vAlign w:val="center"/>
          </w:tcPr>
          <w:p w14:paraId="260C5390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ihelic (2014)</w:t>
            </w:r>
          </w:p>
        </w:tc>
        <w:tc>
          <w:tcPr>
            <w:tcW w:w="426" w:type="dxa"/>
            <w:vAlign w:val="center"/>
          </w:tcPr>
          <w:p w14:paraId="41EE883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6EB813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3C8E46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CEF6A4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7CD39B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2B774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98C6E5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B7196E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FB72EE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190229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18D168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CA576E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2CE870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81F09F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F29A73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C01162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652AE4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8570E55" w14:textId="42A4BF23" w:rsidTr="007C452E">
        <w:trPr>
          <w:trHeight w:val="286"/>
        </w:trPr>
        <w:tc>
          <w:tcPr>
            <w:tcW w:w="5103" w:type="dxa"/>
            <w:vAlign w:val="center"/>
          </w:tcPr>
          <w:p w14:paraId="78CC842C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iner (1980)</w:t>
            </w:r>
          </w:p>
        </w:tc>
        <w:tc>
          <w:tcPr>
            <w:tcW w:w="426" w:type="dxa"/>
            <w:vAlign w:val="center"/>
          </w:tcPr>
          <w:p w14:paraId="58F77B2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93D5C7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211296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76D5A8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936192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B6EA9A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F7055D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39B27C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252AA9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866D81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C7BD80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61B1B7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8F9BAC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F7EA17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9DA621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9F2F2B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45456EB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C742A11" w14:textId="5183AA10" w:rsidTr="007C452E">
        <w:trPr>
          <w:trHeight w:val="286"/>
        </w:trPr>
        <w:tc>
          <w:tcPr>
            <w:tcW w:w="5103" w:type="dxa"/>
            <w:vAlign w:val="center"/>
          </w:tcPr>
          <w:p w14:paraId="4ECDAC45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oon &amp; Choi (2016)</w:t>
            </w:r>
          </w:p>
        </w:tc>
        <w:tc>
          <w:tcPr>
            <w:tcW w:w="426" w:type="dxa"/>
            <w:vAlign w:val="center"/>
          </w:tcPr>
          <w:p w14:paraId="4356A14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D7685F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6FF79F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1F74CD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474C29B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FE998F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F9D1D4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978404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5477CD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28D777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82DA43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A00C4F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A91176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B3C15A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B8EE4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29A81D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32002B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9BBFB91" w14:textId="31A0EE77" w:rsidTr="007C452E">
        <w:trPr>
          <w:trHeight w:val="286"/>
        </w:trPr>
        <w:tc>
          <w:tcPr>
            <w:tcW w:w="5103" w:type="dxa"/>
            <w:vAlign w:val="center"/>
          </w:tcPr>
          <w:p w14:paraId="2F7E858D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urphy &amp; Ensher (2001)</w:t>
            </w:r>
          </w:p>
        </w:tc>
        <w:tc>
          <w:tcPr>
            <w:tcW w:w="426" w:type="dxa"/>
            <w:vAlign w:val="center"/>
          </w:tcPr>
          <w:p w14:paraId="23D62E9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AC726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515866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5D2183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7F837D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882497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948E32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C3EF3E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61EFF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2CF4F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DBE78E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F301EB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417175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4E73BA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2CCA1A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F63262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5E91EB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1669585" w14:textId="7F4DC94C" w:rsidTr="007C452E">
        <w:trPr>
          <w:trHeight w:val="286"/>
        </w:trPr>
        <w:tc>
          <w:tcPr>
            <w:tcW w:w="5103" w:type="dxa"/>
            <w:vAlign w:val="center"/>
          </w:tcPr>
          <w:p w14:paraId="2BAEA924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lastRenderedPageBreak/>
              <w:t>Mussel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et al.</w:t>
            </w:r>
            <w:r w:rsidRPr="002755BA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(2012)</w:t>
            </w:r>
          </w:p>
        </w:tc>
        <w:tc>
          <w:tcPr>
            <w:tcW w:w="426" w:type="dxa"/>
            <w:vAlign w:val="center"/>
          </w:tcPr>
          <w:p w14:paraId="669B9E2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B0EE9F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633E5C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003E79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0D7E72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5CB29C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0E2E4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1132D2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7B7B0D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0918F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11010F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0681EB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56F086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FA3356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3EAC48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0824A3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63063B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367A4CA" w14:textId="47B7277E" w:rsidTr="007C452E">
        <w:trPr>
          <w:trHeight w:val="286"/>
        </w:trPr>
        <w:tc>
          <w:tcPr>
            <w:tcW w:w="5103" w:type="dxa"/>
            <w:vAlign w:val="center"/>
          </w:tcPr>
          <w:p w14:paraId="0782F23A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ussel et al. (2011)</w:t>
            </w:r>
          </w:p>
        </w:tc>
        <w:tc>
          <w:tcPr>
            <w:tcW w:w="426" w:type="dxa"/>
            <w:vAlign w:val="center"/>
          </w:tcPr>
          <w:p w14:paraId="4593458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DE0320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CECF1E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9098C0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E4CCEB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3A31FD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409616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6E9C43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5118729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1F15FE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F7FDB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BCD8AE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755D06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229B4A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3AB95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11E46E4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872E3C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0326367" w14:textId="5DFCCF4C" w:rsidTr="007C452E">
        <w:trPr>
          <w:trHeight w:val="286"/>
        </w:trPr>
        <w:tc>
          <w:tcPr>
            <w:tcW w:w="5103" w:type="dxa"/>
            <w:vAlign w:val="center"/>
          </w:tcPr>
          <w:p w14:paraId="3A298AB0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bi (2001)</w:t>
            </w:r>
          </w:p>
        </w:tc>
        <w:tc>
          <w:tcPr>
            <w:tcW w:w="426" w:type="dxa"/>
            <w:vAlign w:val="center"/>
          </w:tcPr>
          <w:p w14:paraId="66BA495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9C92C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8B7C60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D346C9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1F37588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94C84F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96DC7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194930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BDA410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EFE55C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E2DAD3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95A6BA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CE17FE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1F563C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38E0A2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3B289D9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6A97CF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ECAAB4F" w14:textId="7D9ED1E7" w:rsidTr="007C452E">
        <w:trPr>
          <w:trHeight w:val="286"/>
        </w:trPr>
        <w:tc>
          <w:tcPr>
            <w:tcW w:w="5103" w:type="dxa"/>
            <w:vAlign w:val="center"/>
          </w:tcPr>
          <w:p w14:paraId="481C2D13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bi (2003)</w:t>
            </w:r>
          </w:p>
        </w:tc>
        <w:tc>
          <w:tcPr>
            <w:tcW w:w="426" w:type="dxa"/>
            <w:vAlign w:val="center"/>
          </w:tcPr>
          <w:p w14:paraId="7BFA16C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447D6A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03D90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5AAD3F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5936BF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3A1175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609BBE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E79549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FAF2B5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E1EF74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500779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DF9BDA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0EE17D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9169C2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BDFAED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F42BFF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0E797B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2A82748" w14:textId="12B008B8" w:rsidTr="007C452E">
        <w:trPr>
          <w:trHeight w:val="286"/>
        </w:trPr>
        <w:tc>
          <w:tcPr>
            <w:tcW w:w="5103" w:type="dxa"/>
            <w:vAlign w:val="center"/>
          </w:tcPr>
          <w:p w14:paraId="701AF466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go &amp; Li (2015)</w:t>
            </w:r>
          </w:p>
        </w:tc>
        <w:tc>
          <w:tcPr>
            <w:tcW w:w="426" w:type="dxa"/>
            <w:vAlign w:val="center"/>
          </w:tcPr>
          <w:p w14:paraId="551EF34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F66C46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48886D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4A8E80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ED92D4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CABD2F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6CA22F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3ABCBD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0B727AE" w14:textId="788DAFF0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D7A29B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29FDDF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A12862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3B1359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062079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A950B2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2DA101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64B372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5A76FF5" w14:textId="45B1445B" w:rsidTr="007C452E">
        <w:trPr>
          <w:trHeight w:val="286"/>
        </w:trPr>
        <w:tc>
          <w:tcPr>
            <w:tcW w:w="5103" w:type="dxa"/>
            <w:vAlign w:val="center"/>
          </w:tcPr>
          <w:p w14:paraId="67F7E8B2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go et al. (2013)</w:t>
            </w:r>
          </w:p>
        </w:tc>
        <w:tc>
          <w:tcPr>
            <w:tcW w:w="426" w:type="dxa"/>
            <w:vAlign w:val="center"/>
          </w:tcPr>
          <w:p w14:paraId="2CA6D1F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6D1369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327F42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ECD757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B1F802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283A3D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F325DB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A429FD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8FB74F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1C4055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80DEF5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9A3A57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60E99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921897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0A769B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18E92E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C982B2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B27A0F8" w14:textId="13D8E5E2" w:rsidTr="007C452E">
        <w:trPr>
          <w:trHeight w:val="286"/>
        </w:trPr>
        <w:tc>
          <w:tcPr>
            <w:tcW w:w="5103" w:type="dxa"/>
            <w:vAlign w:val="center"/>
          </w:tcPr>
          <w:p w14:paraId="237EC606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liveira et al. (2016)</w:t>
            </w:r>
          </w:p>
        </w:tc>
        <w:tc>
          <w:tcPr>
            <w:tcW w:w="426" w:type="dxa"/>
            <w:vAlign w:val="center"/>
          </w:tcPr>
          <w:p w14:paraId="517F9A9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75B48F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40BBE1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189652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EFB7F4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14EEAB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B90242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3C6981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4C6B57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62BF4F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F6168B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6FA3AA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8A8BEF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CB28FE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C9D442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84BB33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2F7C07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1A7EC8F" w14:textId="15BC0225" w:rsidTr="007C452E">
        <w:trPr>
          <w:trHeight w:val="286"/>
        </w:trPr>
        <w:tc>
          <w:tcPr>
            <w:tcW w:w="5103" w:type="dxa"/>
            <w:vAlign w:val="center"/>
          </w:tcPr>
          <w:p w14:paraId="6A572F52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chulicz et al. (2008)</w:t>
            </w:r>
          </w:p>
        </w:tc>
        <w:tc>
          <w:tcPr>
            <w:tcW w:w="426" w:type="dxa"/>
            <w:vAlign w:val="center"/>
          </w:tcPr>
          <w:p w14:paraId="2DBF45E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DE9F5C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386AFF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119FE1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D364E6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76B14F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2104DA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67EE3A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CF0EA3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1562AA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1B021D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0FEE2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7304A7A" w14:textId="670B1C21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2A5EAE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4D4685A" w14:textId="2091B9B0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73B42979" w14:textId="514C07DF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8AAF9D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4EBF7A3" w14:textId="37797313" w:rsidTr="007C452E">
        <w:trPr>
          <w:trHeight w:val="286"/>
        </w:trPr>
        <w:tc>
          <w:tcPr>
            <w:tcW w:w="5103" w:type="dxa"/>
            <w:vAlign w:val="center"/>
          </w:tcPr>
          <w:p w14:paraId="022B0F7B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n &amp; Zhou (2015)</w:t>
            </w:r>
          </w:p>
        </w:tc>
        <w:tc>
          <w:tcPr>
            <w:tcW w:w="426" w:type="dxa"/>
            <w:vAlign w:val="center"/>
          </w:tcPr>
          <w:p w14:paraId="48FD99E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4052F6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5F9152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FAE627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00490D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A35CD5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D12794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8C2DB3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66027E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E7330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D9DDEF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C7FD63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F49DB1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F65E1F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582097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8B222C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94072A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3AB723A" w14:textId="156895BE" w:rsidTr="007C452E">
        <w:trPr>
          <w:trHeight w:val="286"/>
        </w:trPr>
        <w:tc>
          <w:tcPr>
            <w:tcW w:w="5103" w:type="dxa"/>
            <w:vAlign w:val="center"/>
          </w:tcPr>
          <w:p w14:paraId="1B882AE4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rasuraman et al. (1996)</w:t>
            </w:r>
          </w:p>
        </w:tc>
        <w:tc>
          <w:tcPr>
            <w:tcW w:w="426" w:type="dxa"/>
            <w:vAlign w:val="center"/>
          </w:tcPr>
          <w:p w14:paraId="51E23E4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F7BEE4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070F46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85C1E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10373D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C80253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B1F5A0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CCDDC9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093839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62BF45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F48DE0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97AB6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3B7D4A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E66763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B96A0D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CA4A71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845457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32897D5" w14:textId="1987A413" w:rsidTr="007C452E">
        <w:trPr>
          <w:trHeight w:val="286"/>
        </w:trPr>
        <w:tc>
          <w:tcPr>
            <w:tcW w:w="5103" w:type="dxa"/>
            <w:vAlign w:val="center"/>
          </w:tcPr>
          <w:p w14:paraId="7349F68E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rk (2009)</w:t>
            </w:r>
          </w:p>
        </w:tc>
        <w:tc>
          <w:tcPr>
            <w:tcW w:w="426" w:type="dxa"/>
            <w:vAlign w:val="center"/>
          </w:tcPr>
          <w:p w14:paraId="77849D7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599F66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E8EF0A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CB461E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F1CF6B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30D66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D9E92D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7746FB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8EE940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B099A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9031A0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70A0BC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773BD8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E3A6F6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CFF64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E27AD1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3AE396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8D54C3F" w14:textId="34B0BD84" w:rsidTr="007C452E">
        <w:trPr>
          <w:trHeight w:val="286"/>
        </w:trPr>
        <w:tc>
          <w:tcPr>
            <w:tcW w:w="5103" w:type="dxa"/>
            <w:vAlign w:val="center"/>
          </w:tcPr>
          <w:p w14:paraId="5755BB0B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luchette (1993)</w:t>
            </w:r>
          </w:p>
        </w:tc>
        <w:tc>
          <w:tcPr>
            <w:tcW w:w="426" w:type="dxa"/>
            <w:vAlign w:val="center"/>
          </w:tcPr>
          <w:p w14:paraId="0EF567B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98C5B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AE5454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89FD2A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661B9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E06B8C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2EC0CF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4B9B1E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2E9B1E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A5B898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4B7848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F64781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C5F57DA" w14:textId="69BE4CFE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0BA361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833B96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35B83A0" w14:textId="2825D3D8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7B63493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7C452E" w:rsidRPr="002755BA" w14:paraId="03B1D5A4" w14:textId="3DB075A2" w:rsidTr="007C452E">
        <w:trPr>
          <w:trHeight w:val="286"/>
        </w:trPr>
        <w:tc>
          <w:tcPr>
            <w:tcW w:w="5103" w:type="dxa"/>
            <w:vAlign w:val="center"/>
          </w:tcPr>
          <w:p w14:paraId="79DACC6C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oole et al. (1993)</w:t>
            </w:r>
          </w:p>
        </w:tc>
        <w:tc>
          <w:tcPr>
            <w:tcW w:w="426" w:type="dxa"/>
            <w:vAlign w:val="center"/>
          </w:tcPr>
          <w:p w14:paraId="59E14CA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345D75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963F5E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ADEA1E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9F6BB3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97A119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B00AB8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C27C8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272FBFA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DD737A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47E523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D25C8E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D98F833" w14:textId="5847D6E1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0766B7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BC12A7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C86352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59D952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2ABEE4E" w14:textId="77181A1A" w:rsidTr="007C452E">
        <w:trPr>
          <w:trHeight w:val="286"/>
        </w:trPr>
        <w:tc>
          <w:tcPr>
            <w:tcW w:w="5103" w:type="dxa"/>
            <w:vAlign w:val="center"/>
          </w:tcPr>
          <w:p w14:paraId="585D9818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askova et al. (2014)</w:t>
            </w:r>
          </w:p>
        </w:tc>
        <w:tc>
          <w:tcPr>
            <w:tcW w:w="426" w:type="dxa"/>
            <w:vAlign w:val="center"/>
          </w:tcPr>
          <w:p w14:paraId="19A0AE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44BBB2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857B8B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854F28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DE926E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485F0B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17067E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050125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ADD721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C6FDE2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AAAF1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10B401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7A7C56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A4C8F4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51F8F0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6BE6EC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2AE5A5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6910278" w14:textId="3C30B038" w:rsidTr="007C452E">
        <w:trPr>
          <w:trHeight w:val="286"/>
        </w:trPr>
        <w:tc>
          <w:tcPr>
            <w:tcW w:w="5103" w:type="dxa"/>
            <w:vAlign w:val="center"/>
          </w:tcPr>
          <w:p w14:paraId="58E1FA67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amaswami et al. (2016)</w:t>
            </w:r>
          </w:p>
        </w:tc>
        <w:tc>
          <w:tcPr>
            <w:tcW w:w="426" w:type="dxa"/>
            <w:vAlign w:val="center"/>
          </w:tcPr>
          <w:p w14:paraId="705039F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0CD0FA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5DD44D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4A7C70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638B0AD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82CD0D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A53F0E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4D242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771F23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967263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530EE5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34062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3DBCBE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229FAF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DCF648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8502B1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2E532E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6C8BABF" w14:textId="024391E4" w:rsidTr="007C452E">
        <w:trPr>
          <w:trHeight w:val="286"/>
        </w:trPr>
        <w:tc>
          <w:tcPr>
            <w:tcW w:w="5103" w:type="dxa"/>
            <w:vAlign w:val="center"/>
          </w:tcPr>
          <w:p w14:paraId="54188085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amaswami et al. (2010)</w:t>
            </w:r>
          </w:p>
        </w:tc>
        <w:tc>
          <w:tcPr>
            <w:tcW w:w="426" w:type="dxa"/>
            <w:vAlign w:val="center"/>
          </w:tcPr>
          <w:p w14:paraId="4B0760B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516CDC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6E1686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06FA6F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2665204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093453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CD4170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F83D6D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FD5964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FF1EC3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F00DBF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F02891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F51F76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68DA95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6742ED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237190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540974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4FCE9F5" w14:textId="6D8EC8B3" w:rsidTr="007C452E">
        <w:trPr>
          <w:trHeight w:val="286"/>
        </w:trPr>
        <w:tc>
          <w:tcPr>
            <w:tcW w:w="5103" w:type="dxa"/>
            <w:vAlign w:val="center"/>
          </w:tcPr>
          <w:p w14:paraId="3DB125FA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Rasdi et al. (2013)</w:t>
            </w:r>
          </w:p>
        </w:tc>
        <w:tc>
          <w:tcPr>
            <w:tcW w:w="426" w:type="dxa"/>
            <w:vAlign w:val="center"/>
          </w:tcPr>
          <w:p w14:paraId="500AB39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597DA6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DA19C1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BEF25C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50893F4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C4E382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FCC049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0D8A39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209B5E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994EA3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0E909E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2DD44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435C78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34DCD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4F59F0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4DE212E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9B65CB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FB5B7EF" w14:textId="052883B4" w:rsidTr="007C452E">
        <w:trPr>
          <w:trHeight w:val="286"/>
        </w:trPr>
        <w:tc>
          <w:tcPr>
            <w:tcW w:w="5103" w:type="dxa"/>
            <w:vAlign w:val="center"/>
          </w:tcPr>
          <w:p w14:paraId="25A8505F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asdi et al. (2011)</w:t>
            </w:r>
          </w:p>
        </w:tc>
        <w:tc>
          <w:tcPr>
            <w:tcW w:w="426" w:type="dxa"/>
            <w:vAlign w:val="center"/>
          </w:tcPr>
          <w:p w14:paraId="4520036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83098A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B5C5A7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084CF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67CAA2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7990DB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5AED92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FCD7A3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8D59F8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6554C3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159BBD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A87E34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A26C8C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CF2282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5C1C2D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55CAF1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7E51393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9576BA9" w14:textId="5050FFB4" w:rsidTr="007C452E">
        <w:trPr>
          <w:trHeight w:val="286"/>
        </w:trPr>
        <w:tc>
          <w:tcPr>
            <w:tcW w:w="5103" w:type="dxa"/>
            <w:vAlign w:val="center"/>
          </w:tcPr>
          <w:p w14:paraId="195E169B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itman &amp; Schneer (2005)</w:t>
            </w:r>
          </w:p>
        </w:tc>
        <w:tc>
          <w:tcPr>
            <w:tcW w:w="426" w:type="dxa"/>
            <w:vAlign w:val="center"/>
          </w:tcPr>
          <w:p w14:paraId="4995F66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91B7D5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EA3CF2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D4F5B5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86F233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A5F6E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BFCD4A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D77E0D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AFA6D5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44110B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F2A6D0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9A69D9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37F9364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EA3012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F33E38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4AD59B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E6E822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B900803" w14:textId="5299B4D0" w:rsidTr="007C452E">
        <w:trPr>
          <w:trHeight w:val="286"/>
        </w:trPr>
        <w:tc>
          <w:tcPr>
            <w:tcW w:w="5103" w:type="dxa"/>
            <w:vAlign w:val="center"/>
          </w:tcPr>
          <w:p w14:paraId="29CA3CB7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itzle et al. (2009)</w:t>
            </w:r>
          </w:p>
        </w:tc>
        <w:tc>
          <w:tcPr>
            <w:tcW w:w="426" w:type="dxa"/>
            <w:vAlign w:val="center"/>
          </w:tcPr>
          <w:p w14:paraId="4E87F7F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13FD2F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88DDFB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5CD5FD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2E21FC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7E923D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6113BE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E334E3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14BF97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ADCBC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87070A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C9DC5A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6BB55AF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77046E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AF5F51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8C7944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DBA72F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4B03ED1" w14:textId="68C81809" w:rsidTr="007C452E">
        <w:trPr>
          <w:trHeight w:val="286"/>
        </w:trPr>
        <w:tc>
          <w:tcPr>
            <w:tcW w:w="5103" w:type="dxa"/>
            <w:vAlign w:val="center"/>
          </w:tcPr>
          <w:p w14:paraId="3F9038FA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stubog et al. (2011)</w:t>
            </w:r>
          </w:p>
        </w:tc>
        <w:tc>
          <w:tcPr>
            <w:tcW w:w="426" w:type="dxa"/>
            <w:vAlign w:val="center"/>
          </w:tcPr>
          <w:p w14:paraId="1AE6992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B8E27D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79B1F3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508B4E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4A11DA4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9F01BD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B6870C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0BB572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E0C9EA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52E90B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67334A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CB7683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325203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25237A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32365E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0082CE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F4F05B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72FBEC2" w14:textId="4FE7A90B" w:rsidTr="007C452E">
        <w:trPr>
          <w:trHeight w:val="286"/>
        </w:trPr>
        <w:tc>
          <w:tcPr>
            <w:tcW w:w="5103" w:type="dxa"/>
            <w:vAlign w:val="center"/>
          </w:tcPr>
          <w:p w14:paraId="18668CAE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ode et al. (2008)</w:t>
            </w:r>
          </w:p>
        </w:tc>
        <w:tc>
          <w:tcPr>
            <w:tcW w:w="426" w:type="dxa"/>
            <w:vAlign w:val="center"/>
          </w:tcPr>
          <w:p w14:paraId="312F9DE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C913E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F0CC00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730DC1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87718C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BFE17E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DE8E1B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A275A8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32C7F5D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C2EC69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985835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20D984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E986BB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868DF4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9DF4D1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69CC49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54CEB2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AF0D880" w14:textId="5CEAF5B6" w:rsidTr="007C452E">
        <w:trPr>
          <w:trHeight w:val="286"/>
        </w:trPr>
        <w:tc>
          <w:tcPr>
            <w:tcW w:w="5103" w:type="dxa"/>
            <w:vAlign w:val="center"/>
          </w:tcPr>
          <w:p w14:paraId="7DB5FEE6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uss-Eft et al. (2008)</w:t>
            </w:r>
          </w:p>
        </w:tc>
        <w:tc>
          <w:tcPr>
            <w:tcW w:w="426" w:type="dxa"/>
            <w:vAlign w:val="center"/>
          </w:tcPr>
          <w:p w14:paraId="4A00C97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B3CF90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2B2B0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C1DC9E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DD7D5D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C33B66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6E88B3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230BC7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2BB80E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E4C8C3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9ACB8B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37BD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F5E0F6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682639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383CB9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222545B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CE134E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0E9F14B" w14:textId="4CE15527" w:rsidTr="007C452E">
        <w:trPr>
          <w:trHeight w:val="286"/>
        </w:trPr>
        <w:tc>
          <w:tcPr>
            <w:tcW w:w="5103" w:type="dxa"/>
            <w:vAlign w:val="center"/>
          </w:tcPr>
          <w:p w14:paraId="54AE5781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usso et al. (2014)</w:t>
            </w:r>
          </w:p>
        </w:tc>
        <w:tc>
          <w:tcPr>
            <w:tcW w:w="426" w:type="dxa"/>
            <w:vAlign w:val="center"/>
          </w:tcPr>
          <w:p w14:paraId="3F5FC1C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7991DC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817F6C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A6396A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996398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32A2C9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3FC6A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58CAB5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095583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C65C6E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78CDAF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1B84AE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61D993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88AC58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DFDB7A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97A390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B8C9E5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D7D4404" w14:textId="63C2E902" w:rsidTr="007C452E">
        <w:trPr>
          <w:trHeight w:val="286"/>
        </w:trPr>
        <w:tc>
          <w:tcPr>
            <w:tcW w:w="5103" w:type="dxa"/>
            <w:vAlign w:val="center"/>
          </w:tcPr>
          <w:p w14:paraId="59DAB5D8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mmarra et al. (2013)</w:t>
            </w:r>
          </w:p>
        </w:tc>
        <w:tc>
          <w:tcPr>
            <w:tcW w:w="426" w:type="dxa"/>
            <w:vAlign w:val="center"/>
          </w:tcPr>
          <w:p w14:paraId="367EF30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F3DA83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B6BE01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480811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40E5F63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122D30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00583F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EA5445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53BD0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AAE05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06C54B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6FB1A1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A25D3B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83876C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28F166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65A9E7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771D92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E091625" w14:textId="1F6F4CEF" w:rsidTr="007C452E">
        <w:trPr>
          <w:trHeight w:val="286"/>
        </w:trPr>
        <w:tc>
          <w:tcPr>
            <w:tcW w:w="5103" w:type="dxa"/>
            <w:vAlign w:val="center"/>
          </w:tcPr>
          <w:p w14:paraId="49A74E08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uer et al. (2013)</w:t>
            </w:r>
          </w:p>
        </w:tc>
        <w:tc>
          <w:tcPr>
            <w:tcW w:w="426" w:type="dxa"/>
            <w:vAlign w:val="center"/>
          </w:tcPr>
          <w:p w14:paraId="3269570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3D9F3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D1290E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C4D81B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4475881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BF1DE7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8F1A4A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947421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2DC00E0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BE704E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8B4BE8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8FE375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B9E70A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853B0C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AD37A7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E0E1A0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BE7324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3A878C9" w14:textId="4D9C0817" w:rsidTr="007C452E">
        <w:trPr>
          <w:trHeight w:val="286"/>
        </w:trPr>
        <w:tc>
          <w:tcPr>
            <w:tcW w:w="5103" w:type="dxa"/>
            <w:vAlign w:val="center"/>
          </w:tcPr>
          <w:p w14:paraId="1DA36B9A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chneer &amp; Reitman (1997)</w:t>
            </w:r>
          </w:p>
        </w:tc>
        <w:tc>
          <w:tcPr>
            <w:tcW w:w="426" w:type="dxa"/>
            <w:vAlign w:val="center"/>
          </w:tcPr>
          <w:p w14:paraId="2163A47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6A9924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5D328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C67B67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1CEC14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3D98B6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BC684C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9E0984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83E37C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EDB2C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F0DAE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50AC2D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8E23DD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A6AA19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8241BE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C4E51E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5EF35C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F137613" w14:textId="7F4221E8" w:rsidTr="007C452E">
        <w:trPr>
          <w:trHeight w:val="286"/>
        </w:trPr>
        <w:tc>
          <w:tcPr>
            <w:tcW w:w="5103" w:type="dxa"/>
            <w:vAlign w:val="center"/>
          </w:tcPr>
          <w:p w14:paraId="012E9283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ibert &amp; Kramer (2001)</w:t>
            </w:r>
          </w:p>
        </w:tc>
        <w:tc>
          <w:tcPr>
            <w:tcW w:w="426" w:type="dxa"/>
            <w:vAlign w:val="center"/>
          </w:tcPr>
          <w:p w14:paraId="72B756B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E87CF3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B24DFF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0B1247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6D05D8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A16A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57D863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B93781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137247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22BB27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16A2EB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18FC24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31D11C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D4011D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E48265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0F3410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71BC4C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BEC47B7" w14:textId="4419164B" w:rsidTr="007C452E">
        <w:trPr>
          <w:trHeight w:val="286"/>
        </w:trPr>
        <w:tc>
          <w:tcPr>
            <w:tcW w:w="5103" w:type="dxa"/>
            <w:vAlign w:val="center"/>
          </w:tcPr>
          <w:p w14:paraId="68A59589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ibert et al. (1999)</w:t>
            </w:r>
          </w:p>
        </w:tc>
        <w:tc>
          <w:tcPr>
            <w:tcW w:w="426" w:type="dxa"/>
            <w:vAlign w:val="center"/>
          </w:tcPr>
          <w:p w14:paraId="3366926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10BF10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22B8C4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BB1C36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DA3426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B3660E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30335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42E7E0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6A4A75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5B44E3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12A0BE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518121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77A960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4DB7C8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8750C9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D70D01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17915F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3F6D420" w14:textId="472E4FD6" w:rsidTr="007C452E">
        <w:trPr>
          <w:trHeight w:val="286"/>
        </w:trPr>
        <w:tc>
          <w:tcPr>
            <w:tcW w:w="5103" w:type="dxa"/>
            <w:vAlign w:val="center"/>
          </w:tcPr>
          <w:p w14:paraId="32882241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ibert et al. (2001a)</w:t>
            </w:r>
          </w:p>
        </w:tc>
        <w:tc>
          <w:tcPr>
            <w:tcW w:w="426" w:type="dxa"/>
            <w:vAlign w:val="center"/>
          </w:tcPr>
          <w:p w14:paraId="2B96EB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7CE0B6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698D9E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ECE23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AB01E2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1813F1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65D5B6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688A07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0281B0F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46F514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D8E885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012014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DC88C5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1BD97C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8009F0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AE0FA8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6B9978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9D6D6B0" w14:textId="33F62F24" w:rsidTr="007C452E">
        <w:trPr>
          <w:trHeight w:val="286"/>
        </w:trPr>
        <w:tc>
          <w:tcPr>
            <w:tcW w:w="5103" w:type="dxa"/>
            <w:vAlign w:val="center"/>
          </w:tcPr>
          <w:p w14:paraId="2F347803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ibert et al. (2001b)</w:t>
            </w:r>
          </w:p>
        </w:tc>
        <w:tc>
          <w:tcPr>
            <w:tcW w:w="426" w:type="dxa"/>
            <w:vAlign w:val="center"/>
          </w:tcPr>
          <w:p w14:paraId="0AECE14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C8A767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6EFBD1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6364A5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7BCDBDE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EFBDEE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FA3FBF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1072D9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B6BFBE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8AB99C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A37E88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DE0261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B22DA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31DF64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1112E1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B229C6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67B497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016065F" w14:textId="00629FBF" w:rsidTr="007C452E">
        <w:trPr>
          <w:trHeight w:val="286"/>
        </w:trPr>
        <w:tc>
          <w:tcPr>
            <w:tcW w:w="5103" w:type="dxa"/>
            <w:vAlign w:val="center"/>
          </w:tcPr>
          <w:p w14:paraId="01F6EB6B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hockley et al. (2016)</w:t>
            </w:r>
          </w:p>
        </w:tc>
        <w:tc>
          <w:tcPr>
            <w:tcW w:w="426" w:type="dxa"/>
            <w:vAlign w:val="center"/>
          </w:tcPr>
          <w:p w14:paraId="78B2144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2C1C32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E68F01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AD0317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005C30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8168FA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491931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FC3F0F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B00A60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EF048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68DBE0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6BF1C1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CA524C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68197C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367FB4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720CAE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297064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9270C14" w14:textId="5145E585" w:rsidTr="007C452E">
        <w:trPr>
          <w:trHeight w:val="286"/>
        </w:trPr>
        <w:tc>
          <w:tcPr>
            <w:tcW w:w="5103" w:type="dxa"/>
            <w:vAlign w:val="center"/>
          </w:tcPr>
          <w:p w14:paraId="07FF324C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Singh et al. (2009a)</w:t>
            </w:r>
          </w:p>
        </w:tc>
        <w:tc>
          <w:tcPr>
            <w:tcW w:w="426" w:type="dxa"/>
            <w:vAlign w:val="center"/>
          </w:tcPr>
          <w:p w14:paraId="6439418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393F9E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EE6607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710923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1C757D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782EFD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536C45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1165BC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1CAA60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650F74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B2AF4E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A01E58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5CE90C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095195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E6122A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F7C932D" w14:textId="13D25D32" w:rsidR="007C452E" w:rsidRPr="002755BA" w:rsidRDefault="00EA2EA2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01830DE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4F77AB5" w14:textId="36A548FF" w:rsidTr="007C452E">
        <w:trPr>
          <w:trHeight w:val="286"/>
        </w:trPr>
        <w:tc>
          <w:tcPr>
            <w:tcW w:w="5103" w:type="dxa"/>
            <w:vAlign w:val="center"/>
          </w:tcPr>
          <w:p w14:paraId="0A070FF2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ingh et al. (2009b)</w:t>
            </w:r>
          </w:p>
        </w:tc>
        <w:tc>
          <w:tcPr>
            <w:tcW w:w="426" w:type="dxa"/>
            <w:vAlign w:val="center"/>
          </w:tcPr>
          <w:p w14:paraId="4BFB5EA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6A04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F33F88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7D33FB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E40516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47FDB4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80BD3C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8C7B6A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0B81F0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8C40D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9A143E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AB64C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EA16B0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93723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C9051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4D4060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DEE2D0C" w14:textId="26306F4F" w:rsidR="007C452E" w:rsidRPr="002755BA" w:rsidRDefault="004E3F8D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</w:tr>
      <w:tr w:rsidR="007C452E" w:rsidRPr="002755BA" w14:paraId="198530B8" w14:textId="69A65245" w:rsidTr="007C452E">
        <w:trPr>
          <w:trHeight w:val="286"/>
        </w:trPr>
        <w:tc>
          <w:tcPr>
            <w:tcW w:w="5103" w:type="dxa"/>
            <w:vAlign w:val="center"/>
          </w:tcPr>
          <w:p w14:paraId="152B2E86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mith et al. (2012)</w:t>
            </w:r>
          </w:p>
        </w:tc>
        <w:tc>
          <w:tcPr>
            <w:tcW w:w="426" w:type="dxa"/>
            <w:vAlign w:val="center"/>
          </w:tcPr>
          <w:p w14:paraId="34A48A1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751A1A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1B2E6E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750C29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047290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4FDC52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681AB0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78A504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2036AAD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C455F1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C5DAC6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0ACBEE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E2517B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00C638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1B1F15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284BE4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CAF140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5747771" w14:textId="23B16667" w:rsidTr="007C452E">
        <w:trPr>
          <w:trHeight w:val="286"/>
        </w:trPr>
        <w:tc>
          <w:tcPr>
            <w:tcW w:w="5103" w:type="dxa"/>
            <w:vAlign w:val="center"/>
          </w:tcPr>
          <w:p w14:paraId="25AAC4C8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osik et al. (2004)</w:t>
            </w:r>
          </w:p>
        </w:tc>
        <w:tc>
          <w:tcPr>
            <w:tcW w:w="426" w:type="dxa"/>
            <w:vAlign w:val="center"/>
          </w:tcPr>
          <w:p w14:paraId="234C008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5BC122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B11525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9083D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6D1F67D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8E0541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105CE7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6CD9CB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902064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DB6AE8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4522C6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F7DA66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265D8E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83E9F5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2D6393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F5D9D9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7B2560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82E9A79" w14:textId="6B1E2B71" w:rsidTr="007C452E">
        <w:trPr>
          <w:trHeight w:val="286"/>
        </w:trPr>
        <w:tc>
          <w:tcPr>
            <w:tcW w:w="5103" w:type="dxa"/>
            <w:vAlign w:val="center"/>
          </w:tcPr>
          <w:p w14:paraId="6016D0A3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purk &amp; Abele (2011)</w:t>
            </w:r>
          </w:p>
        </w:tc>
        <w:tc>
          <w:tcPr>
            <w:tcW w:w="426" w:type="dxa"/>
            <w:vAlign w:val="center"/>
          </w:tcPr>
          <w:p w14:paraId="664EEBF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CBF01A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6B024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E6FC77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1433B1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B3E400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E2A93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2676CE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54C8E63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A352DE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52E671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366A8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2A075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0C321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DF79CF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F4E415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F757CA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560B47B" w14:textId="600306AD" w:rsidTr="007C452E">
        <w:trPr>
          <w:trHeight w:val="286"/>
        </w:trPr>
        <w:tc>
          <w:tcPr>
            <w:tcW w:w="5103" w:type="dxa"/>
            <w:vAlign w:val="center"/>
          </w:tcPr>
          <w:p w14:paraId="5EE9004D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purk &amp; Abele (2014)</w:t>
            </w:r>
          </w:p>
        </w:tc>
        <w:tc>
          <w:tcPr>
            <w:tcW w:w="426" w:type="dxa"/>
            <w:vAlign w:val="center"/>
          </w:tcPr>
          <w:p w14:paraId="2BBD7CD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F6B090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846A2A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8DB526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0F478C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C9676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2905B0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0093A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C2E2AE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231467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69665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884EB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541331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151434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EC7A6B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2C52F3D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F240B1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B527EB6" w14:textId="70434871" w:rsidTr="007C452E">
        <w:trPr>
          <w:trHeight w:val="286"/>
        </w:trPr>
        <w:tc>
          <w:tcPr>
            <w:tcW w:w="5103" w:type="dxa"/>
            <w:vAlign w:val="center"/>
          </w:tcPr>
          <w:p w14:paraId="69F88974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purk et al. (2015a)</w:t>
            </w:r>
          </w:p>
        </w:tc>
        <w:tc>
          <w:tcPr>
            <w:tcW w:w="426" w:type="dxa"/>
            <w:vAlign w:val="center"/>
          </w:tcPr>
          <w:p w14:paraId="7EBE1ED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EB35B4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C0AB6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7C394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3AE2EB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C43C95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F8F45B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671C80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1614ADB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59C7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93FFC83" w14:textId="79F17B94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6C70D1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D4F4EC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68F07E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B418A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C65E01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03F0F8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ECA6AFB" w14:textId="3BB3312C" w:rsidTr="007C452E">
        <w:trPr>
          <w:trHeight w:val="286"/>
        </w:trPr>
        <w:tc>
          <w:tcPr>
            <w:tcW w:w="5103" w:type="dxa"/>
            <w:vAlign w:val="center"/>
          </w:tcPr>
          <w:p w14:paraId="56D3FA56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purk et al. (2015b)</w:t>
            </w:r>
          </w:p>
        </w:tc>
        <w:tc>
          <w:tcPr>
            <w:tcW w:w="426" w:type="dxa"/>
            <w:vAlign w:val="center"/>
          </w:tcPr>
          <w:p w14:paraId="1D37969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8985D5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842C26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429C35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138929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25D63F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3D170F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4E6C8D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4B2965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23DC1E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645576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37982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8D5332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617A22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90A81A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31CB14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472332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9832AC9" w14:textId="576E2099" w:rsidTr="007C452E">
        <w:trPr>
          <w:trHeight w:val="286"/>
        </w:trPr>
        <w:tc>
          <w:tcPr>
            <w:tcW w:w="5103" w:type="dxa"/>
            <w:vAlign w:val="center"/>
          </w:tcPr>
          <w:p w14:paraId="2676E5D8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rivastava et al. (2010)</w:t>
            </w:r>
          </w:p>
        </w:tc>
        <w:tc>
          <w:tcPr>
            <w:tcW w:w="426" w:type="dxa"/>
            <w:vAlign w:val="center"/>
          </w:tcPr>
          <w:p w14:paraId="3A5C4DF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2279C9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4AE94C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88FA82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A32168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E968AA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05264E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3F53D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235996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D4A325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27B445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DF8FE8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448EA0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C477B8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F53899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2D2BC0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6E56E1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130A20B" w14:textId="695C4CF0" w:rsidTr="007C452E">
        <w:trPr>
          <w:trHeight w:val="286"/>
        </w:trPr>
        <w:tc>
          <w:tcPr>
            <w:tcW w:w="5103" w:type="dxa"/>
            <w:vAlign w:val="center"/>
          </w:tcPr>
          <w:p w14:paraId="780D323D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umpf (2010)</w:t>
            </w:r>
          </w:p>
        </w:tc>
        <w:tc>
          <w:tcPr>
            <w:tcW w:w="426" w:type="dxa"/>
            <w:vAlign w:val="center"/>
          </w:tcPr>
          <w:p w14:paraId="2D4D4A7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92E9E4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C7A1A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3558AC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3B944A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58B0D5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28B7A3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BDBEE3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F4D845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BDB442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D2E69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6E4CE7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2D1EAD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A2A659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8F51B8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7E2F21C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50082C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A62D52D" w14:textId="0AA546AA" w:rsidTr="007C452E">
        <w:trPr>
          <w:trHeight w:val="286"/>
        </w:trPr>
        <w:tc>
          <w:tcPr>
            <w:tcW w:w="5103" w:type="dxa"/>
            <w:vAlign w:val="center"/>
          </w:tcPr>
          <w:p w14:paraId="71C5617A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umpf (2014)</w:t>
            </w:r>
          </w:p>
        </w:tc>
        <w:tc>
          <w:tcPr>
            <w:tcW w:w="426" w:type="dxa"/>
            <w:vAlign w:val="center"/>
          </w:tcPr>
          <w:p w14:paraId="3C396B4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1D624B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F4A6B3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5004A2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67292F2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02D07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1047B9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406FEB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B6693A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93BAAC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113CC8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F9ABD1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E544DC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339B1C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7FF53C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93ED44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194AF8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11572A2" w14:textId="046BD35C" w:rsidTr="007C452E">
        <w:trPr>
          <w:trHeight w:val="286"/>
        </w:trPr>
        <w:tc>
          <w:tcPr>
            <w:tcW w:w="5103" w:type="dxa"/>
            <w:vAlign w:val="center"/>
          </w:tcPr>
          <w:p w14:paraId="7C990552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umpf &amp; Tymon (2012)</w:t>
            </w:r>
          </w:p>
        </w:tc>
        <w:tc>
          <w:tcPr>
            <w:tcW w:w="426" w:type="dxa"/>
            <w:vAlign w:val="center"/>
          </w:tcPr>
          <w:p w14:paraId="156E232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D47A5D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B25A6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54258A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6D503D4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A4C026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105A81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0EB02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B87D52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50919F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936595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50F6B4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B934D7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10DEB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8E9662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D02020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798163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8AC0CF5" w14:textId="410DD878" w:rsidTr="007C452E">
        <w:trPr>
          <w:trHeight w:val="286"/>
        </w:trPr>
        <w:tc>
          <w:tcPr>
            <w:tcW w:w="5103" w:type="dxa"/>
            <w:vAlign w:val="center"/>
          </w:tcPr>
          <w:p w14:paraId="6EDB7662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umpf et al. (2010)</w:t>
            </w:r>
          </w:p>
        </w:tc>
        <w:tc>
          <w:tcPr>
            <w:tcW w:w="426" w:type="dxa"/>
            <w:vAlign w:val="center"/>
          </w:tcPr>
          <w:p w14:paraId="74597D0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81E068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2EE320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7030CF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B153D5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8DE213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CAE390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2CF159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D7C1D5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D7E8A7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A93E63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6F432F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154C76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C71F2A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C5651B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68A09F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B3649F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B9747C8" w14:textId="1ACC450F" w:rsidTr="007C452E">
        <w:trPr>
          <w:trHeight w:val="286"/>
        </w:trPr>
        <w:tc>
          <w:tcPr>
            <w:tcW w:w="5103" w:type="dxa"/>
            <w:vAlign w:val="center"/>
          </w:tcPr>
          <w:p w14:paraId="7B7A0BDC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umpf et al. (2013)</w:t>
            </w:r>
          </w:p>
        </w:tc>
        <w:tc>
          <w:tcPr>
            <w:tcW w:w="426" w:type="dxa"/>
            <w:vAlign w:val="center"/>
          </w:tcPr>
          <w:p w14:paraId="1425F6A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F75192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A52998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DD897E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94833D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1F883B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5E1AC1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D93D96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C091A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43AC8F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E3D433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F485C8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612DF8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D15AC6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0BE024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46AADB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9820D8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E0CBB7F" w14:textId="1BD78CF7" w:rsidTr="007C452E">
        <w:trPr>
          <w:trHeight w:val="286"/>
        </w:trPr>
        <w:tc>
          <w:tcPr>
            <w:tcW w:w="5103" w:type="dxa"/>
            <w:vAlign w:val="center"/>
          </w:tcPr>
          <w:p w14:paraId="05A998A1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umpp et al. (2010)</w:t>
            </w:r>
          </w:p>
        </w:tc>
        <w:tc>
          <w:tcPr>
            <w:tcW w:w="426" w:type="dxa"/>
            <w:vAlign w:val="center"/>
          </w:tcPr>
          <w:p w14:paraId="56510B3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E2815B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2D529E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6B54D7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469EA8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E57398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345B20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CB77C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7FBFFBB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32797B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0F2DB1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FCB8B8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EB55F5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F1657A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B589A7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12A47A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747914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718B101" w14:textId="3F198155" w:rsidTr="007C452E">
        <w:trPr>
          <w:trHeight w:val="286"/>
        </w:trPr>
        <w:tc>
          <w:tcPr>
            <w:tcW w:w="5103" w:type="dxa"/>
            <w:vAlign w:val="center"/>
          </w:tcPr>
          <w:p w14:paraId="5981D672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ylor et al. (1996)</w:t>
            </w:r>
          </w:p>
        </w:tc>
        <w:tc>
          <w:tcPr>
            <w:tcW w:w="426" w:type="dxa"/>
            <w:vAlign w:val="center"/>
          </w:tcPr>
          <w:p w14:paraId="650CBA8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45C316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FDFC88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71DD9C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F37D01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B3658A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EF29EE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CC8022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006748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B0E590" w14:textId="705881CC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763979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2BB19E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EDD868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37F2AE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C05E92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9CE36C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0835E5D" w14:textId="13D1547A" w:rsidR="007C452E" w:rsidRPr="002755BA" w:rsidRDefault="00C67136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</w:tr>
      <w:tr w:rsidR="007C452E" w:rsidRPr="002755BA" w14:paraId="2192640B" w14:textId="435D5D81" w:rsidTr="007C452E">
        <w:trPr>
          <w:trHeight w:val="286"/>
        </w:trPr>
        <w:tc>
          <w:tcPr>
            <w:tcW w:w="5103" w:type="dxa"/>
            <w:vAlign w:val="center"/>
          </w:tcPr>
          <w:p w14:paraId="094B7A76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Tharenou &amp; Conroy (1994)</w:t>
            </w:r>
          </w:p>
        </w:tc>
        <w:tc>
          <w:tcPr>
            <w:tcW w:w="426" w:type="dxa"/>
            <w:vAlign w:val="center"/>
          </w:tcPr>
          <w:p w14:paraId="2FA5C78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5E4448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2601F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A26B53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A03510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C47728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C014C6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8DC0D0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CEC1BE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8F6873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4AF1CC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CEFF48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C84D103" w14:textId="29FB268E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E531E2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D57998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4A8FA2D" w14:textId="184CFFDD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6FD8F46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7C452E" w:rsidRPr="002755BA" w14:paraId="744D5279" w14:textId="3540BA2A" w:rsidTr="007C452E">
        <w:trPr>
          <w:trHeight w:val="286"/>
        </w:trPr>
        <w:tc>
          <w:tcPr>
            <w:tcW w:w="5103" w:type="dxa"/>
            <w:vAlign w:val="center"/>
          </w:tcPr>
          <w:p w14:paraId="0814CFB8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harmaseelan et al. (2010)</w:t>
            </w:r>
          </w:p>
        </w:tc>
        <w:tc>
          <w:tcPr>
            <w:tcW w:w="426" w:type="dxa"/>
            <w:vAlign w:val="center"/>
          </w:tcPr>
          <w:p w14:paraId="2171718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81D1DE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01153A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3C2151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7B0DA4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6B24FA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1A6713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9512F2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A89E60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74A3BB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E2870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E63927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CF7383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334BDB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22AED0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63D4C3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0F32A90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CECB204" w14:textId="52C5010F" w:rsidTr="007C452E">
        <w:trPr>
          <w:trHeight w:val="286"/>
        </w:trPr>
        <w:tc>
          <w:tcPr>
            <w:tcW w:w="5103" w:type="dxa"/>
            <w:vAlign w:val="center"/>
          </w:tcPr>
          <w:p w14:paraId="5561D53B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laiss &amp; Mendelson (2014)</w:t>
            </w:r>
          </w:p>
        </w:tc>
        <w:tc>
          <w:tcPr>
            <w:tcW w:w="426" w:type="dxa"/>
            <w:vAlign w:val="center"/>
          </w:tcPr>
          <w:p w14:paraId="253E1A3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A808B6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0706C4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3F57C7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BB490F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929FBE5" w14:textId="5FED40B6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AB141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D28E0F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44C792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4D13B1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9D3C9D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CF37F6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46B1F4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C9CD67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0946E4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956404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AC670F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EED0967" w14:textId="4EAAB0D0" w:rsidTr="007C452E">
        <w:trPr>
          <w:trHeight w:val="286"/>
        </w:trPr>
        <w:tc>
          <w:tcPr>
            <w:tcW w:w="5103" w:type="dxa"/>
            <w:vAlign w:val="center"/>
          </w:tcPr>
          <w:p w14:paraId="1F763592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olentino et al. (2013)</w:t>
            </w:r>
          </w:p>
        </w:tc>
        <w:tc>
          <w:tcPr>
            <w:tcW w:w="426" w:type="dxa"/>
            <w:vAlign w:val="center"/>
          </w:tcPr>
          <w:p w14:paraId="14F1EE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047D03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E0B51A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4849B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73FAC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0C9498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51654C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4BFFC0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433DA2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443F21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DAA33F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5996B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9BDA0E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D2BFD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A3ED09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6D61B9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54DFC8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C91ED7E" w14:textId="1531915C" w:rsidTr="007C452E">
        <w:trPr>
          <w:trHeight w:val="286"/>
        </w:trPr>
        <w:tc>
          <w:tcPr>
            <w:tcW w:w="5103" w:type="dxa"/>
            <w:vAlign w:val="center"/>
          </w:tcPr>
          <w:p w14:paraId="168EB24D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raavik &amp; Richardsen (2010)</w:t>
            </w:r>
          </w:p>
        </w:tc>
        <w:tc>
          <w:tcPr>
            <w:tcW w:w="426" w:type="dxa"/>
            <w:vAlign w:val="center"/>
          </w:tcPr>
          <w:p w14:paraId="7B5AED7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A53EE1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0E2449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36D68C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75AA9E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C34377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A40AD7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E4AA06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FF7FC2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79196F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758AAE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FA0B2A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2F2E254" w14:textId="793AA575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AE1576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583276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38A52A8" w14:textId="0E770B72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9A241E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3DBEE61F" w14:textId="57B49D79" w:rsidTr="007C452E">
        <w:trPr>
          <w:trHeight w:val="286"/>
        </w:trPr>
        <w:tc>
          <w:tcPr>
            <w:tcW w:w="5103" w:type="dxa"/>
            <w:vAlign w:val="center"/>
          </w:tcPr>
          <w:p w14:paraId="1550DB49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remblay et al. (2014)</w:t>
            </w:r>
          </w:p>
        </w:tc>
        <w:tc>
          <w:tcPr>
            <w:tcW w:w="426" w:type="dxa"/>
            <w:vAlign w:val="center"/>
          </w:tcPr>
          <w:p w14:paraId="59F93132" w14:textId="6FAE08F1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7E1356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5CAECB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4E7EDB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0097590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93F2966" w14:textId="0D130080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7240F5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D6C4C8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EC0901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C63986B" w14:textId="1A01DFBF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3DB1C3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7D6073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8DF29B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450F4F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96FD54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256246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709FDF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7C1382F" w14:textId="5F6948FE" w:rsidTr="007C452E">
        <w:trPr>
          <w:trHeight w:val="286"/>
        </w:trPr>
        <w:tc>
          <w:tcPr>
            <w:tcW w:w="5103" w:type="dxa"/>
            <w:vAlign w:val="center"/>
          </w:tcPr>
          <w:p w14:paraId="5F8F0C47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sui &amp; Gutek (1984)</w:t>
            </w:r>
          </w:p>
        </w:tc>
        <w:tc>
          <w:tcPr>
            <w:tcW w:w="426" w:type="dxa"/>
            <w:vAlign w:val="center"/>
          </w:tcPr>
          <w:p w14:paraId="0DD6E88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8A3F3C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4CC575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E3E641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A93946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AB06A8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CF3078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275452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7EB958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D549F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884743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C6AF46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E2F545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8C41CB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CB3D93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AA003D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522312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74C25D5" w14:textId="4F766D61" w:rsidTr="007C452E">
        <w:trPr>
          <w:trHeight w:val="286"/>
        </w:trPr>
        <w:tc>
          <w:tcPr>
            <w:tcW w:w="5103" w:type="dxa"/>
            <w:vAlign w:val="center"/>
          </w:tcPr>
          <w:p w14:paraId="4A95496D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urban &amp; Dougherty (1994)</w:t>
            </w:r>
          </w:p>
        </w:tc>
        <w:tc>
          <w:tcPr>
            <w:tcW w:w="426" w:type="dxa"/>
            <w:vAlign w:val="center"/>
          </w:tcPr>
          <w:p w14:paraId="5C2EB93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784F61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2E161D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B724EC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1B4485C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ECBFAC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26090F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DA52F9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351E822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E72E52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8CE201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6B14C2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AC3201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AB263A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0A4A36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71E7A7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D4EF23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D0708C9" w14:textId="3390A303" w:rsidTr="007C452E">
        <w:trPr>
          <w:trHeight w:val="286"/>
        </w:trPr>
        <w:tc>
          <w:tcPr>
            <w:tcW w:w="5103" w:type="dxa"/>
            <w:vAlign w:val="center"/>
          </w:tcPr>
          <w:p w14:paraId="5F541B9E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ymon et al. (2011)</w:t>
            </w:r>
          </w:p>
        </w:tc>
        <w:tc>
          <w:tcPr>
            <w:tcW w:w="426" w:type="dxa"/>
            <w:vAlign w:val="center"/>
          </w:tcPr>
          <w:p w14:paraId="38B461E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B1D9FA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A82D2B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7DA727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22675EE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2B1C6C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9236C8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F064AE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F7583E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A51D69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0A11B2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F9B233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DA21D5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F4B725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740CD6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C156D1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ECA6D3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B4007FA" w14:textId="457783DF" w:rsidTr="007C452E">
        <w:trPr>
          <w:trHeight w:val="286"/>
        </w:trPr>
        <w:tc>
          <w:tcPr>
            <w:tcW w:w="5103" w:type="dxa"/>
            <w:vAlign w:val="center"/>
          </w:tcPr>
          <w:p w14:paraId="71E8E38E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alcour &amp; Ladge (2008)</w:t>
            </w:r>
          </w:p>
        </w:tc>
        <w:tc>
          <w:tcPr>
            <w:tcW w:w="426" w:type="dxa"/>
            <w:vAlign w:val="center"/>
          </w:tcPr>
          <w:p w14:paraId="0E6EA4F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5BA69D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B7A86F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697835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D97B9B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BC720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86F5A7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2EF9FD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DD2E68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EE2751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0B338C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6968F2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8FD8E4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47F0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97A4B6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3ABA75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50AD1D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6696CB1" w14:textId="7075AFB0" w:rsidTr="007C452E">
        <w:trPr>
          <w:trHeight w:val="286"/>
        </w:trPr>
        <w:tc>
          <w:tcPr>
            <w:tcW w:w="5103" w:type="dxa"/>
            <w:vAlign w:val="center"/>
          </w:tcPr>
          <w:p w14:paraId="627EEB51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alcour &amp; Tolbert (2003)</w:t>
            </w:r>
          </w:p>
        </w:tc>
        <w:tc>
          <w:tcPr>
            <w:tcW w:w="426" w:type="dxa"/>
            <w:vAlign w:val="center"/>
          </w:tcPr>
          <w:p w14:paraId="3A16790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B2E3CB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7DC084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F3676C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7780BE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36DAC0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16D863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C21D7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EF0DD8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970786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AC9311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36CEF0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751A0DA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38A5EB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1EBC3D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CC5AC2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DE1DBA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EB383FA" w14:textId="3488502E" w:rsidTr="007C452E">
        <w:trPr>
          <w:trHeight w:val="286"/>
        </w:trPr>
        <w:tc>
          <w:tcPr>
            <w:tcW w:w="5103" w:type="dxa"/>
            <w:vAlign w:val="center"/>
          </w:tcPr>
          <w:p w14:paraId="138275E8" w14:textId="71C32618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andenberghe &amp; Panaccio (2012)</w:t>
            </w:r>
          </w:p>
        </w:tc>
        <w:tc>
          <w:tcPr>
            <w:tcW w:w="426" w:type="dxa"/>
            <w:vAlign w:val="center"/>
          </w:tcPr>
          <w:p w14:paraId="0EF202C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5622AD1" w14:textId="36034FD3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211848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16A2A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06A0E6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FB727F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84D818" w14:textId="381A231A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362CE6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094724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9EFCEC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FDBCA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ED26C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DF526E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0E1ABB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B99630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67918A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C78BF7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0600E24" w14:textId="7816AEA1" w:rsidTr="007C452E">
        <w:trPr>
          <w:trHeight w:val="286"/>
        </w:trPr>
        <w:tc>
          <w:tcPr>
            <w:tcW w:w="5103" w:type="dxa"/>
            <w:vAlign w:val="center"/>
          </w:tcPr>
          <w:p w14:paraId="757BA20E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an den Born &amp; Witteloostuijn (2013)</w:t>
            </w:r>
          </w:p>
        </w:tc>
        <w:tc>
          <w:tcPr>
            <w:tcW w:w="426" w:type="dxa"/>
            <w:vAlign w:val="center"/>
          </w:tcPr>
          <w:p w14:paraId="2304F88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0BF669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9CF083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67A242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6C8E82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47EAB5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A7FB83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0CA014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09EB8B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421DEE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27075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F48F04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C360C5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08327F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CA091D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707C6B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1936538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29FAFAE" w14:textId="4B03CB4F" w:rsidTr="007C452E">
        <w:trPr>
          <w:trHeight w:val="286"/>
        </w:trPr>
        <w:tc>
          <w:tcPr>
            <w:tcW w:w="5103" w:type="dxa"/>
            <w:vAlign w:val="center"/>
          </w:tcPr>
          <w:p w14:paraId="000B27AA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an der Heijden et al. (2009)</w:t>
            </w:r>
          </w:p>
        </w:tc>
        <w:tc>
          <w:tcPr>
            <w:tcW w:w="426" w:type="dxa"/>
            <w:vAlign w:val="center"/>
          </w:tcPr>
          <w:p w14:paraId="46FD5B2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09EF0C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C88AF6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2BEE95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109FCC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33402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430D43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049077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CB0F5E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BD6F1F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00E6AF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42ABA2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63479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620765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5B04F0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7D49D3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B9B766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BE66B17" w14:textId="1F7C1052" w:rsidTr="007C452E">
        <w:trPr>
          <w:trHeight w:val="286"/>
        </w:trPr>
        <w:tc>
          <w:tcPr>
            <w:tcW w:w="5103" w:type="dxa"/>
            <w:vAlign w:val="center"/>
          </w:tcPr>
          <w:p w14:paraId="03236D3F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an Dierendonck &amp; Van der Gaast (2013)</w:t>
            </w:r>
          </w:p>
        </w:tc>
        <w:tc>
          <w:tcPr>
            <w:tcW w:w="426" w:type="dxa"/>
            <w:vAlign w:val="center"/>
          </w:tcPr>
          <w:p w14:paraId="0122C4D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DE6DD8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CCD57F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CB4297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6A8433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02769F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318685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A68B6D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E3C188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285972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A04C88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48CB0B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4642AA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1C44DA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9F1818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103DA9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58ACBB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332BD24" w14:textId="07503BA4" w:rsidTr="007C452E">
        <w:trPr>
          <w:trHeight w:val="286"/>
        </w:trPr>
        <w:tc>
          <w:tcPr>
            <w:tcW w:w="5103" w:type="dxa"/>
            <w:vAlign w:val="center"/>
          </w:tcPr>
          <w:p w14:paraId="41A711B8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erbruggen (2012)</w:t>
            </w:r>
          </w:p>
        </w:tc>
        <w:tc>
          <w:tcPr>
            <w:tcW w:w="426" w:type="dxa"/>
            <w:vAlign w:val="center"/>
          </w:tcPr>
          <w:p w14:paraId="415F9AC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BC2BE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90B9EA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DD1A70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F02CE1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9A9AB9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D297CA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B9FEB9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11E8A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BB2426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0AA67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44F6E2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642DEE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E6D6DD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6ED0A6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EB57AB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C0CA98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1C2FA29" w14:textId="78BAC01F" w:rsidTr="007C452E">
        <w:trPr>
          <w:trHeight w:val="286"/>
        </w:trPr>
        <w:tc>
          <w:tcPr>
            <w:tcW w:w="5103" w:type="dxa"/>
            <w:vAlign w:val="center"/>
          </w:tcPr>
          <w:p w14:paraId="1C8EDA22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Verbruggen et al. (2015)</w:t>
            </w:r>
          </w:p>
        </w:tc>
        <w:tc>
          <w:tcPr>
            <w:tcW w:w="426" w:type="dxa"/>
            <w:vAlign w:val="center"/>
          </w:tcPr>
          <w:p w14:paraId="2F530BD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FFA078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5FEB5E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79466A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33326C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C6381C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0766ED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86D36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1699B6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B7B3E4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210A91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434CBD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487C350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00AD2B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E1505A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787DA0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F69682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3B4767A" w14:textId="6830D63D" w:rsidTr="007C452E">
        <w:trPr>
          <w:trHeight w:val="286"/>
        </w:trPr>
        <w:tc>
          <w:tcPr>
            <w:tcW w:w="5103" w:type="dxa"/>
            <w:vAlign w:val="center"/>
          </w:tcPr>
          <w:p w14:paraId="3003A74D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aldman &amp; Korbar (2004)</w:t>
            </w:r>
          </w:p>
        </w:tc>
        <w:tc>
          <w:tcPr>
            <w:tcW w:w="426" w:type="dxa"/>
            <w:vAlign w:val="center"/>
          </w:tcPr>
          <w:p w14:paraId="1735F5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C1795F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FE06770" w14:textId="14EF4380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EED1D8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993EA1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A893B5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B66C8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A6E041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599F645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2D8EE6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73E402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A30F3F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30CEB2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1A52FF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7B5BB4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1DF6F1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497E04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173446C1" w14:textId="67E35BF4" w:rsidTr="007C452E">
        <w:trPr>
          <w:trHeight w:val="286"/>
        </w:trPr>
        <w:tc>
          <w:tcPr>
            <w:tcW w:w="5103" w:type="dxa"/>
            <w:vAlign w:val="center"/>
          </w:tcPr>
          <w:p w14:paraId="1D3212F8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allace (2001)</w:t>
            </w:r>
          </w:p>
        </w:tc>
        <w:tc>
          <w:tcPr>
            <w:tcW w:w="426" w:type="dxa"/>
            <w:vAlign w:val="center"/>
          </w:tcPr>
          <w:p w14:paraId="250E761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6D5C49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1E4E74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8A18C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1DE5D07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47BC30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AF5637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2F5C57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9A53C2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3024AF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A01A2B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BCB416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F991C3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FDBE68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3CAA9D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0E2C88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184B89B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765677A" w14:textId="253B7FB9" w:rsidTr="007C452E">
        <w:trPr>
          <w:trHeight w:val="286"/>
        </w:trPr>
        <w:tc>
          <w:tcPr>
            <w:tcW w:w="5103" w:type="dxa"/>
            <w:vAlign w:val="center"/>
          </w:tcPr>
          <w:p w14:paraId="4B8B0DD1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ayne et al. (1999)</w:t>
            </w:r>
          </w:p>
        </w:tc>
        <w:tc>
          <w:tcPr>
            <w:tcW w:w="426" w:type="dxa"/>
            <w:vAlign w:val="center"/>
          </w:tcPr>
          <w:p w14:paraId="309DD6A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2402D4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31656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6AF9FA2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12FE81C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8C4D65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260239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D42637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6EDF57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EEA32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AF70A8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25BCFA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73B42F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784E82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4CC1C3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563F97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769FAF0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2432200" w14:textId="73BA7692" w:rsidTr="007C452E">
        <w:trPr>
          <w:trHeight w:val="286"/>
        </w:trPr>
        <w:tc>
          <w:tcPr>
            <w:tcW w:w="5103" w:type="dxa"/>
            <w:vAlign w:val="center"/>
          </w:tcPr>
          <w:p w14:paraId="183F7DBA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estman &amp; Etzion (1990)</w:t>
            </w:r>
          </w:p>
        </w:tc>
        <w:tc>
          <w:tcPr>
            <w:tcW w:w="426" w:type="dxa"/>
            <w:vAlign w:val="center"/>
          </w:tcPr>
          <w:p w14:paraId="56C70A3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CDF7197" w14:textId="23E59001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157BA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A34BE28" w14:textId="38335235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46FE93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453816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99429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C9D38D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69B0FC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5B87C6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188C60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208DE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6F158C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3E67DD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B89E0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792B55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363B6C6" w14:textId="20A471C2" w:rsidR="007C452E" w:rsidRPr="002755BA" w:rsidRDefault="00C67136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</w:tr>
      <w:tr w:rsidR="007C452E" w:rsidRPr="002755BA" w14:paraId="102C01A7" w14:textId="2B897CA7" w:rsidTr="007C452E">
        <w:trPr>
          <w:trHeight w:val="286"/>
        </w:trPr>
        <w:tc>
          <w:tcPr>
            <w:tcW w:w="5103" w:type="dxa"/>
            <w:vAlign w:val="center"/>
          </w:tcPr>
          <w:p w14:paraId="647BFC3E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iese et al. (2002)</w:t>
            </w:r>
          </w:p>
        </w:tc>
        <w:tc>
          <w:tcPr>
            <w:tcW w:w="426" w:type="dxa"/>
            <w:vAlign w:val="center"/>
          </w:tcPr>
          <w:p w14:paraId="0388B0B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DF127D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79138A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936E2D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9AA18B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D831BE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9D2CE6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744281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CC2034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053C7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EDBAD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C25652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1A678F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A7B4F8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18155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FF7CAC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47FD4A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002D8D4" w14:textId="2367AFB7" w:rsidTr="007C452E">
        <w:trPr>
          <w:trHeight w:val="286"/>
        </w:trPr>
        <w:tc>
          <w:tcPr>
            <w:tcW w:w="5103" w:type="dxa"/>
            <w:vAlign w:val="center"/>
          </w:tcPr>
          <w:p w14:paraId="03481BCB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ille et al. (2013)</w:t>
            </w:r>
          </w:p>
        </w:tc>
        <w:tc>
          <w:tcPr>
            <w:tcW w:w="426" w:type="dxa"/>
            <w:vAlign w:val="center"/>
          </w:tcPr>
          <w:p w14:paraId="005EF01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52DAF2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4A51AE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D05817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7443D2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FEB886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9DC422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1E2227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4B5007D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849A52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C52F35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54EF0D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07AD2A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2EF58D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1672BB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E0424C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BCCC9A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C60C2BA" w14:textId="5CCE451B" w:rsidTr="007C452E">
        <w:trPr>
          <w:trHeight w:val="286"/>
        </w:trPr>
        <w:tc>
          <w:tcPr>
            <w:tcW w:w="5103" w:type="dxa"/>
            <w:vAlign w:val="center"/>
          </w:tcPr>
          <w:p w14:paraId="18451941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olff &amp; Moser (2009)</w:t>
            </w:r>
          </w:p>
        </w:tc>
        <w:tc>
          <w:tcPr>
            <w:tcW w:w="426" w:type="dxa"/>
            <w:vAlign w:val="center"/>
          </w:tcPr>
          <w:p w14:paraId="2DE69D1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3256A5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D6CCC5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1E9004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2BD65C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6F5B0D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A8F3C5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40AD40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E743AF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C07522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FE85B8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0BC8A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F1C444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A74C4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0A9A3C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6FD3ED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03E0FD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D59F76B" w14:textId="35D8BEA0" w:rsidTr="007C452E">
        <w:trPr>
          <w:trHeight w:val="286"/>
        </w:trPr>
        <w:tc>
          <w:tcPr>
            <w:tcW w:w="5103" w:type="dxa"/>
            <w:vAlign w:val="center"/>
          </w:tcPr>
          <w:p w14:paraId="071B46BF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u et al. (2013)</w:t>
            </w:r>
          </w:p>
        </w:tc>
        <w:tc>
          <w:tcPr>
            <w:tcW w:w="426" w:type="dxa"/>
            <w:vAlign w:val="center"/>
          </w:tcPr>
          <w:p w14:paraId="3C75B37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72271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85318F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6F193A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CB9171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3B7055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F55124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DAA292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3FA43A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301CF8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7827B6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C4FBB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6F907B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AA939A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1D6016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9FF973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715C0B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71375A79" w14:textId="1F7FA5A8" w:rsidTr="007C452E">
        <w:trPr>
          <w:trHeight w:val="286"/>
        </w:trPr>
        <w:tc>
          <w:tcPr>
            <w:tcW w:w="5103" w:type="dxa"/>
            <w:vAlign w:val="center"/>
          </w:tcPr>
          <w:p w14:paraId="5F75B23D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u et al. (2008)</w:t>
            </w:r>
          </w:p>
        </w:tc>
        <w:tc>
          <w:tcPr>
            <w:tcW w:w="426" w:type="dxa"/>
            <w:vAlign w:val="center"/>
          </w:tcPr>
          <w:p w14:paraId="4143BD5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EC414D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35F57B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BB4CD6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02383AD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236F95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2085C4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5C88F7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A35B91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A0AFC9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8977D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EC7290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97ECF8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0EC7F4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1E0E15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1B323C1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F02E11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0EDC38B" w14:textId="16EC0F5B" w:rsidTr="007C452E">
        <w:trPr>
          <w:trHeight w:val="286"/>
        </w:trPr>
        <w:tc>
          <w:tcPr>
            <w:tcW w:w="5103" w:type="dxa"/>
            <w:vAlign w:val="center"/>
          </w:tcPr>
          <w:p w14:paraId="7396CF49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ie et al. (2016)</w:t>
            </w:r>
          </w:p>
        </w:tc>
        <w:tc>
          <w:tcPr>
            <w:tcW w:w="426" w:type="dxa"/>
            <w:vAlign w:val="center"/>
          </w:tcPr>
          <w:p w14:paraId="7B9B231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99F42F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DD9BEF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57F3E5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D87E6D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1B0F39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3C7DEE5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62DCE4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64E927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F55CCE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9A376F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F16C31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747CE8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28CBFF1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6A1556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655B42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7915CD0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3357B36" w14:textId="46DE5F60" w:rsidTr="007C452E">
        <w:trPr>
          <w:trHeight w:val="286"/>
        </w:trPr>
        <w:tc>
          <w:tcPr>
            <w:tcW w:w="5103" w:type="dxa"/>
            <w:vAlign w:val="center"/>
          </w:tcPr>
          <w:p w14:paraId="7C7370E0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ines et al. (2014)</w:t>
            </w:r>
          </w:p>
        </w:tc>
        <w:tc>
          <w:tcPr>
            <w:tcW w:w="426" w:type="dxa"/>
            <w:vAlign w:val="center"/>
          </w:tcPr>
          <w:p w14:paraId="73BE493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60BCF5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E1D5ED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7CD61E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1D32EE4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5EB2B2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9E2399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6C88DA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6EF2F2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0F11C8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CE0186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C15B59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7E4FB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68BE28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9191D3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382279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5BFDCCA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637F175E" w14:textId="08B8BDA5" w:rsidTr="007C452E">
        <w:trPr>
          <w:trHeight w:val="286"/>
        </w:trPr>
        <w:tc>
          <w:tcPr>
            <w:tcW w:w="5103" w:type="dxa"/>
            <w:vAlign w:val="center"/>
          </w:tcPr>
          <w:p w14:paraId="55C498AA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ang &amp; Chau (2016)</w:t>
            </w:r>
          </w:p>
        </w:tc>
        <w:tc>
          <w:tcPr>
            <w:tcW w:w="426" w:type="dxa"/>
            <w:vAlign w:val="center"/>
          </w:tcPr>
          <w:p w14:paraId="7221879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B5CE51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CE30E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235C2B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737BA8F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A0D03C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058098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C720DA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E83A84C" w14:textId="137146F2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BDC4E8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DBCEEC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422080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89A374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F467C2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BD71C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7C3898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250254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9CDED1C" w14:textId="128E0C3D" w:rsidTr="007C452E">
        <w:trPr>
          <w:trHeight w:val="286"/>
        </w:trPr>
        <w:tc>
          <w:tcPr>
            <w:tcW w:w="5103" w:type="dxa"/>
            <w:vAlign w:val="center"/>
          </w:tcPr>
          <w:p w14:paraId="1DB05481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Zacher (2014)</w:t>
            </w:r>
          </w:p>
        </w:tc>
        <w:tc>
          <w:tcPr>
            <w:tcW w:w="426" w:type="dxa"/>
            <w:vAlign w:val="center"/>
          </w:tcPr>
          <w:p w14:paraId="10A6AD2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54DBEA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297244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B582A1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0545E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FB9FE4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D5E045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AD8C61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5933FCF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A7CEB7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563377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A5378E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F529B0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F1306B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D503DD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5A60ACB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E784BD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4F849ABB" w14:textId="28C9099D" w:rsidTr="007C452E">
        <w:trPr>
          <w:trHeight w:val="286"/>
        </w:trPr>
        <w:tc>
          <w:tcPr>
            <w:tcW w:w="5103" w:type="dxa"/>
            <w:vAlign w:val="center"/>
          </w:tcPr>
          <w:p w14:paraId="7C0E356B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Zacher (2015)</w:t>
            </w:r>
          </w:p>
        </w:tc>
        <w:tc>
          <w:tcPr>
            <w:tcW w:w="426" w:type="dxa"/>
            <w:vAlign w:val="center"/>
          </w:tcPr>
          <w:p w14:paraId="4824397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0BC695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722C8E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C8362D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773F97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7374EB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5FD454C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FC5C90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11BF321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EF0AC7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21609F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289C29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9FBF87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27801F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6F2C5E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A9E21D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382A72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5F8AB7C8" w14:textId="40AC31E4" w:rsidTr="007C452E">
        <w:trPr>
          <w:trHeight w:val="286"/>
        </w:trPr>
        <w:tc>
          <w:tcPr>
            <w:tcW w:w="5103" w:type="dxa"/>
            <w:vAlign w:val="center"/>
          </w:tcPr>
          <w:p w14:paraId="2D30D42C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Zhang et al. (2015)</w:t>
            </w:r>
          </w:p>
        </w:tc>
        <w:tc>
          <w:tcPr>
            <w:tcW w:w="426" w:type="dxa"/>
            <w:vAlign w:val="center"/>
          </w:tcPr>
          <w:p w14:paraId="4548667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8FABD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3C00AF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971272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4F7EE6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681496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08E9843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1828B6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82B8CB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9C24A9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DB31B8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B3364B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DAAB25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8889DD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044AE6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5E28EB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902CC6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CB53E34" w14:textId="3C2A76CA" w:rsidTr="007C452E">
        <w:trPr>
          <w:trHeight w:val="286"/>
        </w:trPr>
        <w:tc>
          <w:tcPr>
            <w:tcW w:w="5103" w:type="dxa"/>
            <w:vAlign w:val="center"/>
          </w:tcPr>
          <w:p w14:paraId="67B96CAA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Zhang &amp; Arvey (2009)</w:t>
            </w:r>
          </w:p>
        </w:tc>
        <w:tc>
          <w:tcPr>
            <w:tcW w:w="426" w:type="dxa"/>
            <w:vAlign w:val="center"/>
          </w:tcPr>
          <w:p w14:paraId="4F8A9D0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3B63B1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1064B6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988A5E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0A50B0A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4960A0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B0C799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8A0E8F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601679D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94DF238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1E522D8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1A87B9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47992B0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A13FAEA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55F96F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F2F82A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441BFDD2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0BEDEB67" w14:textId="767BC2C0" w:rsidTr="007C452E">
        <w:trPr>
          <w:trHeight w:val="286"/>
        </w:trPr>
        <w:tc>
          <w:tcPr>
            <w:tcW w:w="5103" w:type="dxa"/>
            <w:vAlign w:val="center"/>
          </w:tcPr>
          <w:p w14:paraId="4020276F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Zhou et al. (2016)</w:t>
            </w:r>
          </w:p>
        </w:tc>
        <w:tc>
          <w:tcPr>
            <w:tcW w:w="426" w:type="dxa"/>
            <w:vAlign w:val="center"/>
          </w:tcPr>
          <w:p w14:paraId="2C959F4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30CF58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333605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5036A2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F0B6F3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4B7960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3202A79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AE31B2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65965B5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43B428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74A6D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6313F81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7A5DF09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E37CB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E5916D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6ACE6B0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04EB3757" w14:textId="36CABA01" w:rsidR="007C452E" w:rsidRPr="002755BA" w:rsidRDefault="00C67136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</w:tr>
      <w:tr w:rsidR="007C452E" w:rsidRPr="002755BA" w14:paraId="1F1F2276" w14:textId="53E6021C" w:rsidTr="007C452E">
        <w:trPr>
          <w:trHeight w:val="286"/>
        </w:trPr>
        <w:tc>
          <w:tcPr>
            <w:tcW w:w="5103" w:type="dxa"/>
            <w:vAlign w:val="center"/>
          </w:tcPr>
          <w:p w14:paraId="416C96E0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Zinko et al. (2012)</w:t>
            </w:r>
          </w:p>
        </w:tc>
        <w:tc>
          <w:tcPr>
            <w:tcW w:w="426" w:type="dxa"/>
            <w:vAlign w:val="center"/>
          </w:tcPr>
          <w:p w14:paraId="7DE4DBA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4FCB6C0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49FD65E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93BECD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6" w:type="dxa"/>
            <w:vAlign w:val="center"/>
          </w:tcPr>
          <w:p w14:paraId="2AF9F9B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2ED430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3327A0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28047B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E4D1EC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FA1F77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39FFEF3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C04A53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394403D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153C0B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A8E7F45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</w:tcPr>
          <w:p w14:paraId="17B53E2E" w14:textId="723DF593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9EBC73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C452E" w:rsidRPr="002755BA" w14:paraId="210258B6" w14:textId="10C6DA7C" w:rsidTr="00B7060E">
        <w:trPr>
          <w:trHeight w:val="286"/>
        </w:trPr>
        <w:tc>
          <w:tcPr>
            <w:tcW w:w="5103" w:type="dxa"/>
            <w:vAlign w:val="center"/>
          </w:tcPr>
          <w:p w14:paraId="0879C1BE" w14:textId="77777777" w:rsidR="007C452E" w:rsidRPr="002755BA" w:rsidRDefault="007C452E" w:rsidP="003C6631">
            <w:pPr>
              <w:pStyle w:val="Listenabsatz"/>
              <w:numPr>
                <w:ilvl w:val="0"/>
                <w:numId w:val="2"/>
              </w:numPr>
              <w:spacing w:after="0" w:line="240" w:lineRule="auto"/>
              <w:ind w:left="596" w:hanging="596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Zwaan et al. (2010)</w:t>
            </w:r>
          </w:p>
        </w:tc>
        <w:tc>
          <w:tcPr>
            <w:tcW w:w="426" w:type="dxa"/>
            <w:vAlign w:val="center"/>
          </w:tcPr>
          <w:p w14:paraId="420A4454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1EEC2E19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5B137EB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ABB0D1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54F2C3B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004BF7F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vAlign w:val="center"/>
          </w:tcPr>
          <w:p w14:paraId="7D746B1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763D193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vAlign w:val="center"/>
          </w:tcPr>
          <w:p w14:paraId="20FD1C56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934E27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6CE1A7AE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27EAA8FC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6" w:type="dxa"/>
            <w:shd w:val="clear" w:color="auto" w:fill="auto"/>
            <w:vAlign w:val="center"/>
          </w:tcPr>
          <w:p w14:paraId="70619F3D" w14:textId="0CBECD0B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x</w:t>
            </w:r>
          </w:p>
        </w:tc>
        <w:tc>
          <w:tcPr>
            <w:tcW w:w="425" w:type="dxa"/>
            <w:shd w:val="clear" w:color="auto" w:fill="auto"/>
            <w:vAlign w:val="center"/>
          </w:tcPr>
          <w:p w14:paraId="6C26E33D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vAlign w:val="center"/>
          </w:tcPr>
          <w:p w14:paraId="591243EF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2CC51D50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</w:tcPr>
          <w:p w14:paraId="37B874E7" w14:textId="77777777" w:rsidR="007C452E" w:rsidRPr="002755BA" w:rsidRDefault="007C452E" w:rsidP="000D5A5B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</w:tbl>
    <w:p w14:paraId="7211FF01" w14:textId="5352E522" w:rsidR="003C6631" w:rsidRPr="002755BA" w:rsidRDefault="00013FA3" w:rsidP="00013FA3">
      <w:r w:rsidRPr="002755BA">
        <w:rPr>
          <w:rFonts w:ascii="Times New Roman" w:hAnsi="Times New Roman" w:cs="Times New Roman"/>
          <w:i/>
        </w:rPr>
        <w:t>Note</w:t>
      </w:r>
      <w:r w:rsidRPr="002755BA">
        <w:rPr>
          <w:rFonts w:ascii="Times New Roman" w:hAnsi="Times New Roman" w:cs="Times New Roman"/>
        </w:rPr>
        <w:t>. OCS = objective career success, SCS = subjective career success.</w:t>
      </w:r>
    </w:p>
    <w:p w14:paraId="3770AEBE" w14:textId="77777777" w:rsidR="003C6631" w:rsidRPr="002755BA" w:rsidRDefault="003C6631" w:rsidP="003C6631"/>
    <w:p w14:paraId="78EC7FB8" w14:textId="77777777" w:rsidR="003C6631" w:rsidRPr="002755BA" w:rsidRDefault="003C6631" w:rsidP="003C6631">
      <w:pPr>
        <w:rPr>
          <w:rFonts w:ascii="Calibri" w:hAnsi="Calibri" w:cs="Calibri"/>
          <w:noProof/>
        </w:rPr>
      </w:pPr>
      <w:r w:rsidRPr="002755BA">
        <w:br w:type="page"/>
      </w:r>
    </w:p>
    <w:p w14:paraId="48EBB4BB" w14:textId="0950CCF1" w:rsidR="003C6631" w:rsidRPr="002755BA" w:rsidRDefault="003C6631" w:rsidP="00435F25">
      <w:pPr>
        <w:pStyle w:val="EndNoteBibliography"/>
        <w:spacing w:after="120"/>
        <w:rPr>
          <w:b/>
          <w:lang w:val="en-US"/>
        </w:rPr>
      </w:pPr>
      <w:r w:rsidRPr="002755BA">
        <w:rPr>
          <w:b/>
          <w:lang w:val="en-US"/>
        </w:rPr>
        <w:lastRenderedPageBreak/>
        <w:t>References cited in the text above the table:</w:t>
      </w:r>
    </w:p>
    <w:p w14:paraId="6AEAE569" w14:textId="77777777" w:rsidR="003C6631" w:rsidRPr="002755BA" w:rsidRDefault="003C6631" w:rsidP="003C6631">
      <w:pPr>
        <w:pStyle w:val="EndNoteBibliography"/>
        <w:spacing w:after="0"/>
        <w:ind w:left="420" w:hanging="420"/>
        <w:rPr>
          <w:lang w:val="en-US"/>
        </w:rPr>
      </w:pPr>
      <w:r w:rsidRPr="002755BA">
        <w:rPr>
          <w:lang w:val="en-US"/>
        </w:rPr>
        <w:fldChar w:fldCharType="begin"/>
      </w:r>
      <w:r w:rsidRPr="002755BA">
        <w:rPr>
          <w:lang w:val="en-US"/>
        </w:rPr>
        <w:instrText xml:space="preserve"> ADDIN EN.REFLIST </w:instrText>
      </w:r>
      <w:r w:rsidRPr="002755BA">
        <w:rPr>
          <w:lang w:val="en-US"/>
        </w:rPr>
        <w:fldChar w:fldCharType="separate"/>
      </w:r>
      <w:bookmarkStart w:id="1" w:name="_ENREF_1"/>
      <w:r w:rsidRPr="002755BA">
        <w:rPr>
          <w:lang w:val="en-US"/>
        </w:rPr>
        <w:t xml:space="preserve">Andresen, M., &amp; Biemann, T. 2013. A taxonomy of internationally mobile managers. </w:t>
      </w:r>
      <w:r w:rsidRPr="002755BA">
        <w:rPr>
          <w:i/>
          <w:lang w:val="en-US"/>
        </w:rPr>
        <w:t xml:space="preserve">The International Journal of Human Resource Management, </w:t>
      </w:r>
      <w:r w:rsidRPr="002755BA">
        <w:rPr>
          <w:lang w:val="en-US"/>
        </w:rPr>
        <w:t>24: 533–557.</w:t>
      </w:r>
      <w:bookmarkEnd w:id="1"/>
    </w:p>
    <w:p w14:paraId="70B1D2C5" w14:textId="77777777" w:rsidR="003C6631" w:rsidRPr="002755BA" w:rsidRDefault="003C6631" w:rsidP="003C6631">
      <w:pPr>
        <w:pStyle w:val="EndNoteBibliography"/>
        <w:spacing w:after="0"/>
        <w:ind w:left="420" w:hanging="420"/>
        <w:rPr>
          <w:lang w:val="en-US"/>
        </w:rPr>
      </w:pPr>
      <w:bookmarkStart w:id="2" w:name="_ENREF_2"/>
      <w:r w:rsidRPr="002755BA">
        <w:rPr>
          <w:lang w:val="en-US"/>
        </w:rPr>
        <w:t xml:space="preserve">Connelly, B. L., Tihanyi, L., Crook, T. R., &amp; Gangloff, K. A. 2014. Tournament theory: Thirty years of contests and competitions. </w:t>
      </w:r>
      <w:r w:rsidRPr="002755BA">
        <w:rPr>
          <w:i/>
          <w:lang w:val="en-US"/>
        </w:rPr>
        <w:t xml:space="preserve">Journal of Management, </w:t>
      </w:r>
      <w:r w:rsidRPr="002755BA">
        <w:rPr>
          <w:lang w:val="en-US"/>
        </w:rPr>
        <w:t>40: 16–47.</w:t>
      </w:r>
      <w:bookmarkEnd w:id="2"/>
    </w:p>
    <w:p w14:paraId="071A6140" w14:textId="77777777" w:rsidR="003C6631" w:rsidRPr="002755BA" w:rsidRDefault="003C6631" w:rsidP="003C6631">
      <w:pPr>
        <w:pStyle w:val="EndNoteBibliography"/>
        <w:spacing w:after="0"/>
        <w:ind w:left="420" w:hanging="420"/>
        <w:rPr>
          <w:lang w:val="en-US"/>
        </w:rPr>
      </w:pPr>
      <w:bookmarkStart w:id="3" w:name="_ENREF_3"/>
      <w:r w:rsidRPr="002755BA">
        <w:rPr>
          <w:lang w:val="en-US"/>
        </w:rPr>
        <w:t xml:space="preserve">Hamori, M., &amp; Koyuncu, B. 2011. Career advancement in large organizations in Europe and the United States: do international assignments add value? </w:t>
      </w:r>
      <w:r w:rsidRPr="002755BA">
        <w:rPr>
          <w:i/>
          <w:lang w:val="en-US"/>
        </w:rPr>
        <w:t xml:space="preserve">The International Journal of Human Resource Management, </w:t>
      </w:r>
      <w:r w:rsidRPr="002755BA">
        <w:rPr>
          <w:lang w:val="en-US"/>
        </w:rPr>
        <w:t>22: 843-862.</w:t>
      </w:r>
      <w:bookmarkEnd w:id="3"/>
    </w:p>
    <w:p w14:paraId="2B5A75B9" w14:textId="0EA6C1C3" w:rsidR="003C6631" w:rsidRPr="002755BA" w:rsidRDefault="003C6631" w:rsidP="003C6631">
      <w:pPr>
        <w:pStyle w:val="EndNoteBibliography"/>
        <w:ind w:left="420" w:hanging="420"/>
        <w:rPr>
          <w:lang w:val="en-US"/>
        </w:rPr>
      </w:pPr>
      <w:bookmarkStart w:id="4" w:name="_ENREF_4"/>
      <w:r w:rsidRPr="002755BA">
        <w:rPr>
          <w:lang w:val="en-US"/>
        </w:rPr>
        <w:t xml:space="preserve">Seibert, S. E., Kraimer, M. L., &amp; Liden, R. C. 2001. A social capital theory of career success. </w:t>
      </w:r>
      <w:r w:rsidRPr="002755BA">
        <w:rPr>
          <w:i/>
          <w:lang w:val="en-US"/>
        </w:rPr>
        <w:t xml:space="preserve">Academy of Management Journal, </w:t>
      </w:r>
      <w:r w:rsidRPr="002755BA">
        <w:rPr>
          <w:lang w:val="en-US"/>
        </w:rPr>
        <w:t>44: 219–237.</w:t>
      </w:r>
      <w:bookmarkEnd w:id="4"/>
    </w:p>
    <w:p w14:paraId="2E64051F" w14:textId="0E354FF7" w:rsidR="003C6631" w:rsidRPr="002755BA" w:rsidRDefault="003C6631" w:rsidP="003C6631">
      <w:pPr>
        <w:pStyle w:val="EndNoteBibliography"/>
        <w:ind w:left="420" w:hanging="420"/>
        <w:rPr>
          <w:lang w:val="en-US"/>
        </w:rPr>
      </w:pPr>
    </w:p>
    <w:p w14:paraId="2E496171" w14:textId="5C6BF505" w:rsidR="003C6631" w:rsidRPr="002755BA" w:rsidRDefault="003C6631">
      <w:pPr>
        <w:rPr>
          <w:rFonts w:ascii="Times New Roman" w:hAnsi="Times New Roman" w:cs="Times New Roman"/>
          <w:noProof/>
          <w:color w:val="000000" w:themeColor="text1"/>
          <w:szCs w:val="22"/>
        </w:rPr>
      </w:pPr>
    </w:p>
    <w:p w14:paraId="45C5553D" w14:textId="77777777" w:rsidR="003C6631" w:rsidRPr="002755BA" w:rsidRDefault="003C6631" w:rsidP="003C6631">
      <w:pPr>
        <w:pStyle w:val="EndNoteBibliography"/>
        <w:ind w:left="420" w:hanging="420"/>
        <w:rPr>
          <w:lang w:val="en-US"/>
        </w:rPr>
      </w:pPr>
    </w:p>
    <w:p w14:paraId="30B34F47" w14:textId="5F5DD01F" w:rsidR="003C6631" w:rsidRPr="002755BA" w:rsidRDefault="003C6631" w:rsidP="003C6631">
      <w:r w:rsidRPr="002755BA">
        <w:fldChar w:fldCharType="end"/>
      </w:r>
    </w:p>
    <w:p w14:paraId="7B663968" w14:textId="77777777" w:rsidR="00353337" w:rsidRPr="002755BA" w:rsidRDefault="00353337">
      <w:pPr>
        <w:sectPr w:rsidR="00353337" w:rsidRPr="002755BA" w:rsidSect="000D5A5B">
          <w:headerReference w:type="default" r:id="rId9"/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 w14:paraId="2D0631A5" w14:textId="4E8FBD83" w:rsidR="003C6631" w:rsidRPr="002755BA" w:rsidRDefault="003C6631"/>
    <w:p w14:paraId="2AC3723A" w14:textId="77777777" w:rsidR="00E27846" w:rsidRPr="002755BA" w:rsidRDefault="00E27846" w:rsidP="00E27846">
      <w:pPr>
        <w:pStyle w:val="StandardWeb"/>
        <w:spacing w:before="0" w:beforeAutospacing="0" w:after="0" w:afterAutospacing="0" w:line="480" w:lineRule="auto"/>
        <w:ind w:left="482" w:hanging="482"/>
        <w:jc w:val="center"/>
      </w:pPr>
      <w:r w:rsidRPr="002755BA">
        <w:t>Supplemental Material 3</w:t>
      </w:r>
    </w:p>
    <w:p w14:paraId="2701DEE2" w14:textId="77777777" w:rsidR="00E27846" w:rsidRPr="002755BA" w:rsidRDefault="00E27846" w:rsidP="00E27846">
      <w:pPr>
        <w:spacing w:line="360" w:lineRule="auto"/>
        <w:jc w:val="center"/>
        <w:rPr>
          <w:rFonts w:ascii="Times New Roman" w:hAnsi="Times New Roman" w:cs="Times New Roman"/>
        </w:rPr>
      </w:pPr>
      <w:r w:rsidRPr="002755BA">
        <w:rPr>
          <w:rFonts w:ascii="Times New Roman" w:hAnsi="Times New Roman" w:cs="Times New Roman"/>
        </w:rPr>
        <w:t>Studies Explicitly Comparing Different Theoretical Approaches/Antecedent Classes to Predict Career Success (</w:t>
      </w:r>
      <w:r w:rsidRPr="002755BA">
        <w:rPr>
          <w:rFonts w:ascii="Times New Roman" w:hAnsi="Times New Roman" w:cs="Times New Roman"/>
          <w:i/>
        </w:rPr>
        <w:t>k</w:t>
      </w:r>
      <w:r w:rsidRPr="002755BA">
        <w:rPr>
          <w:rFonts w:ascii="Times New Roman" w:hAnsi="Times New Roman" w:cs="Times New Roman"/>
        </w:rPr>
        <w:t xml:space="preserve"> = 23)</w:t>
      </w:r>
    </w:p>
    <w:tbl>
      <w:tblPr>
        <w:tblStyle w:val="Tabellenraster"/>
        <w:tblpPr w:leftFromText="141" w:rightFromText="141" w:vertAnchor="text" w:horzAnchor="margin" w:tblpX="-567" w:tblpY="159"/>
        <w:tblW w:w="1559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5387"/>
        <w:gridCol w:w="4394"/>
        <w:gridCol w:w="1701"/>
        <w:gridCol w:w="1417"/>
        <w:gridCol w:w="1418"/>
      </w:tblGrid>
      <w:tr w:rsidR="00E27846" w:rsidRPr="002755BA" w14:paraId="392C9421" w14:textId="77777777" w:rsidTr="00353337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DD04657" w14:textId="77777777" w:rsidR="00E27846" w:rsidRPr="002755BA" w:rsidRDefault="00E27846" w:rsidP="00353337">
            <w:pPr>
              <w:spacing w:before="12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ference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1</w:t>
            </w:r>
          </w:p>
        </w:tc>
        <w:tc>
          <w:tcPr>
            <w:tcW w:w="5387" w:type="dxa"/>
            <w:tcBorders>
              <w:top w:val="single" w:sz="4" w:space="0" w:color="auto"/>
              <w:bottom w:val="single" w:sz="4" w:space="0" w:color="auto"/>
            </w:tcBorders>
          </w:tcPr>
          <w:p w14:paraId="0A2740F7" w14:textId="77777777" w:rsidR="00E27846" w:rsidRPr="002755BA" w:rsidRDefault="00E27846" w:rsidP="00353337">
            <w:pPr>
              <w:spacing w:before="12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mpared theoretical approaches/antecedent classes and related measures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</w:tcPr>
          <w:p w14:paraId="1EF3F08A" w14:textId="77777777" w:rsidR="00E27846" w:rsidRPr="002755BA" w:rsidRDefault="00E27846" w:rsidP="00353337">
            <w:pPr>
              <w:spacing w:before="12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y findings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0F5FA970" w14:textId="77777777" w:rsidR="00E27846" w:rsidRPr="002755BA" w:rsidRDefault="00E27846" w:rsidP="00353337">
            <w:pPr>
              <w:spacing w:before="12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mple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63F3F637" w14:textId="77777777" w:rsidR="00E27846" w:rsidRPr="002755BA" w:rsidRDefault="00E27846" w:rsidP="00353337">
            <w:pPr>
              <w:spacing w:before="12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-priori hypotheses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21399597" w14:textId="77777777" w:rsidR="00E27846" w:rsidRPr="002755BA" w:rsidRDefault="00E27846" w:rsidP="00353337">
            <w:pPr>
              <w:spacing w:before="12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rect statistical comparison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3</w:t>
            </w:r>
          </w:p>
        </w:tc>
      </w:tr>
      <w:tr w:rsidR="00E27846" w:rsidRPr="002755BA" w14:paraId="0B900697" w14:textId="77777777" w:rsidTr="00353337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E3B7A65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</w:p>
        </w:tc>
        <w:tc>
          <w:tcPr>
            <w:tcW w:w="5387" w:type="dxa"/>
            <w:tcBorders>
              <w:top w:val="single" w:sz="4" w:space="0" w:color="auto"/>
              <w:bottom w:val="single" w:sz="4" w:space="0" w:color="auto"/>
            </w:tcBorders>
          </w:tcPr>
          <w:p w14:paraId="4AD36EAD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Demographic factors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14:paraId="2C49B199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, gender, marital status, career stage, managerial level</w:t>
            </w:r>
          </w:p>
          <w:p w14:paraId="222F10C0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Human capital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14:paraId="02A26B3F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ducation, years in labor force, competence</w:t>
            </w:r>
          </w:p>
          <w:p w14:paraId="2BF90D08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Family (roles)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14:paraId="0C75A7C8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pouse’s employment status, quality of marital role, quality of parental role, integration of work-family</w:t>
            </w:r>
          </w:p>
          <w:p w14:paraId="18B24CCB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Work values:</w:t>
            </w:r>
          </w:p>
          <w:p w14:paraId="0B38D6E0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ork role salience, normative commitment</w:t>
            </w:r>
          </w:p>
          <w:p w14:paraId="1E97FBA9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Structural/work factors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14:paraId="479E4348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pan of responsibility, span of control, internal labor market, job discretion, performance-reward contingency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</w:tcPr>
          <w:p w14:paraId="1D880689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ructural/work explained the largest portion of variance in OCC</w:t>
            </w:r>
          </w:p>
          <w:p w14:paraId="066F8665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ork values explained the largest portion of variance in SCS</w:t>
            </w:r>
          </w:p>
          <w:p w14:paraId="7F83953F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uman capital explained relatively few portions of variance in both OCS and SCS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760199CE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0 managerial employees (Singapore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67660DC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766E967C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es</w:t>
            </w:r>
          </w:p>
        </w:tc>
      </w:tr>
      <w:tr w:rsidR="00E27846" w:rsidRPr="002755BA" w14:paraId="10765165" w14:textId="77777777" w:rsidTr="00353337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F5985EE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46</w:t>
            </w:r>
          </w:p>
        </w:tc>
        <w:tc>
          <w:tcPr>
            <w:tcW w:w="5387" w:type="dxa"/>
            <w:tcBorders>
              <w:top w:val="single" w:sz="4" w:space="0" w:color="auto"/>
              <w:bottom w:val="single" w:sz="4" w:space="0" w:color="auto"/>
            </w:tcBorders>
          </w:tcPr>
          <w:p w14:paraId="1873C259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Human capital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2BF37D5E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ceived usefulness of degree</w:t>
            </w:r>
          </w:p>
          <w:p w14:paraId="371D38FE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Social capital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77204ACD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ceived network</w:t>
            </w:r>
          </w:p>
          <w:p w14:paraId="2CE29535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Perceived discrimination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0B82DA1D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-item self-assessment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</w:tcPr>
          <w:p w14:paraId="35F6456E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Only social capital significantly related to OCS in terms of salary gain </w:t>
            </w:r>
          </w:p>
          <w:p w14:paraId="43D25DF5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contextualSpacing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 effects were found for SCS in terms of job satisfaction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786B6767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18 business graduates (USA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B6ACDBB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5B636DC0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</w:tr>
      <w:tr w:rsidR="00E27846" w:rsidRPr="002755BA" w14:paraId="7B6F7091" w14:textId="77777777" w:rsidTr="00353337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61D3FB9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8</w:t>
            </w:r>
          </w:p>
        </w:tc>
        <w:tc>
          <w:tcPr>
            <w:tcW w:w="5387" w:type="dxa"/>
            <w:tcBorders>
              <w:top w:val="single" w:sz="4" w:space="0" w:color="auto"/>
              <w:bottom w:val="single" w:sz="4" w:space="0" w:color="auto"/>
            </w:tcBorders>
          </w:tcPr>
          <w:p w14:paraId="4B22603E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Human capital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14:paraId="00D301AB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ender, age, marital status, education, enrichment courses</w:t>
            </w:r>
          </w:p>
          <w:p w14:paraId="39F3BA1D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Roles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14:paraId="5637BED4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hildren, age youngest child, sex role orientation, spousal support, coping strategies</w:t>
            </w:r>
          </w:p>
          <w:p w14:paraId="33A0BD95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Organizational factors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14:paraId="3895CC8E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rganizational support, organizational commitment, having prior and actual mentor</w:t>
            </w:r>
          </w:p>
          <w:p w14:paraId="65D52BBD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Work-family factors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14:paraId="3DFBEECA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nflict in both directions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</w:tcPr>
          <w:p w14:paraId="0504A243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rganizational variables and work-family variables had more consistent relations with OCS measured as promotions</w:t>
            </w:r>
          </w:p>
          <w:p w14:paraId="1DD1A6E1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ole variables did not predict promotions beyond other variables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0EFBC49B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14 teachers and principals (Israel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6BB230FE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2E0E7371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</w:tr>
      <w:tr w:rsidR="00E27846" w:rsidRPr="002755BA" w14:paraId="5397AE3A" w14:textId="77777777" w:rsidTr="00353337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D3E658E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5</w:t>
            </w:r>
          </w:p>
        </w:tc>
        <w:tc>
          <w:tcPr>
            <w:tcW w:w="5387" w:type="dxa"/>
            <w:tcBorders>
              <w:top w:val="single" w:sz="4" w:space="0" w:color="auto"/>
              <w:bottom w:val="single" w:sz="4" w:space="0" w:color="auto"/>
            </w:tcBorders>
          </w:tcPr>
          <w:p w14:paraId="5DCAF497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Psychological/motivational perspective (VIE-Theory) was contrasted against a sociological perspective (sponsored-mobility perspective)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</w:tcPr>
          <w:p w14:paraId="4E16365F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sults supported the argument that individuals experiencing early career advancement are more likely than their less successful counterparts to be sponsored and provided with information and training</w:t>
            </w:r>
          </w:p>
          <w:p w14:paraId="4530BB78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bility seems especially relevant for attaining OCS for individuals who do not 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signal potential in terms of early career success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7994C614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156 managerial professional and technical employee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B7FE526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5486D49F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</w:tr>
      <w:tr w:rsidR="00E27846" w:rsidRPr="002755BA" w14:paraId="6E508A21" w14:textId="77777777" w:rsidTr="00353337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D03D86F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70</w:t>
            </w:r>
          </w:p>
        </w:tc>
        <w:tc>
          <w:tcPr>
            <w:tcW w:w="5387" w:type="dxa"/>
            <w:tcBorders>
              <w:top w:val="single" w:sz="4" w:space="0" w:color="auto"/>
              <w:bottom w:val="single" w:sz="4" w:space="0" w:color="auto"/>
            </w:tcBorders>
          </w:tcPr>
          <w:p w14:paraId="179313B6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Knowing why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14:paraId="0067EA7D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oactive personality, openness, career insight</w:t>
            </w:r>
          </w:p>
          <w:p w14:paraId="2D9B67D2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Knowing whom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14:paraId="3DEAB5C9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ver had a mentor, internal and external networks</w:t>
            </w:r>
          </w:p>
          <w:p w14:paraId="704CC7B8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Knowing how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14:paraId="4C96C6AB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areer/job related skills, career identity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</w:tcPr>
          <w:p w14:paraId="4F506C75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he percentage of explained variance in different indicators of SCS was relatively comparable across the three predictor classes</w:t>
            </w:r>
          </w:p>
          <w:p w14:paraId="5B5D9247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 dependence of the SCS indicator, knowing why and knowing how had occasionally predictive advantages compared to the other classes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2FC19C77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58 alumni from a large southeastern university (USA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19C3F92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523FA2AC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es</w:t>
            </w:r>
          </w:p>
        </w:tc>
      </w:tr>
      <w:tr w:rsidR="00E27846" w:rsidRPr="002755BA" w14:paraId="72992F2A" w14:textId="77777777" w:rsidTr="00353337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2D0188A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5</w:t>
            </w:r>
          </w:p>
        </w:tc>
        <w:tc>
          <w:tcPr>
            <w:tcW w:w="5387" w:type="dxa"/>
            <w:tcBorders>
              <w:top w:val="single" w:sz="4" w:space="0" w:color="auto"/>
              <w:bottom w:val="single" w:sz="4" w:space="0" w:color="auto"/>
            </w:tcBorders>
          </w:tcPr>
          <w:p w14:paraId="244A260C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Human capital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4BA271E0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ducational level, organizational tenure, breadth of work history, training experiences, and geographical mobility/international experience</w:t>
            </w:r>
          </w:p>
          <w:p w14:paraId="31F77E36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Social capital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7EB19D4E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areer enhancing relationships, managerial career support, informal network, professional associations, civic and elite club memberships, prestige of educational institutions attended</w:t>
            </w:r>
          </w:p>
          <w:p w14:paraId="7EECA24F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Individual differences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571B9CF8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formance, personal drive/ambition, career motivation, self-monitoring, extraversion, conscientiousness</w:t>
            </w:r>
          </w:p>
          <w:p w14:paraId="5961C210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Demographic factors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14:paraId="165ED634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SES origins, marital status, marital type, age, skin tone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</w:tcPr>
          <w:p w14:paraId="4F4C3C11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 xml:space="preserve">Human capital and demographic variables explained the largest portion of variance in OCS </w:t>
            </w:r>
          </w:p>
          <w:p w14:paraId="3AA93457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lative to variables from the other categories</w:t>
            </w:r>
          </w:p>
          <w:p w14:paraId="0849B11F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Individual differences and social capital explained comparable portions of variance in OCS 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0E1C98A1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47 African American males (USA)</w:t>
            </w:r>
          </w:p>
          <w:p w14:paraId="7A180BF6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78FD468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33D44CF5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Yes </w:t>
            </w:r>
          </w:p>
        </w:tc>
      </w:tr>
      <w:tr w:rsidR="00E27846" w:rsidRPr="002755BA" w14:paraId="7C8171DB" w14:textId="77777777" w:rsidTr="00353337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9B34821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117</w:t>
            </w:r>
          </w:p>
        </w:tc>
        <w:tc>
          <w:tcPr>
            <w:tcW w:w="5387" w:type="dxa"/>
            <w:tcBorders>
              <w:top w:val="single" w:sz="4" w:space="0" w:color="auto"/>
              <w:bottom w:val="single" w:sz="4" w:space="0" w:color="auto"/>
            </w:tcBorders>
          </w:tcPr>
          <w:p w14:paraId="6DE30D27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Demographic factors: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  <w:p w14:paraId="3A7C720D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, sex, marital status, family structure, dependent responsibilities, race</w:t>
            </w:r>
          </w:p>
          <w:p w14:paraId="53303151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Human capital: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  <w:p w14:paraId="7AE0CD09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oard of director position, quantity/quality of education, type of education, tenure/experience, accomplishments rating</w:t>
            </w:r>
          </w:p>
          <w:p w14:paraId="1D26BF98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Motivational factors: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  <w:p w14:paraId="7290DE4B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mbition, number of nights worked, hours worked, hours of work desired, work centrality</w:t>
            </w:r>
          </w:p>
          <w:p w14:paraId="3AACC64D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Organizational factors: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  <w:p w14:paraId="114056E9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rganization size, organization success</w:t>
            </w:r>
          </w:p>
          <w:p w14:paraId="6C52E170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Industry/region factors: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  <w:p w14:paraId="429F79C0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dustry sector, employment region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</w:tcPr>
          <w:p w14:paraId="7B0EA286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uman capital explained the largest portion of variance in OCS</w:t>
            </w:r>
          </w:p>
          <w:p w14:paraId="7B7DDE78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rganizational variables and industry did not explain variance in promotions</w:t>
            </w:r>
          </w:p>
          <w:p w14:paraId="26CCA219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otivational and organizational variables explained the largest portion of variance in SCS</w:t>
            </w:r>
          </w:p>
          <w:p w14:paraId="13736058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uman capital and industry did not explain or explained only few variance in SCS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4C43B97B" w14:textId="0D99A973" w:rsidR="00E27846" w:rsidRPr="002755BA" w:rsidRDefault="0077325E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</w:t>
            </w:r>
            <w:r w:rsidR="00E27846"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88 executives (U.S.A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D2F6F49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7FCD27EB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es</w:t>
            </w:r>
          </w:p>
        </w:tc>
      </w:tr>
      <w:tr w:rsidR="00E27846" w:rsidRPr="002755BA" w14:paraId="6A2ABDCD" w14:textId="77777777" w:rsidTr="00353337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CF9D8C5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4</w:t>
            </w:r>
          </w:p>
        </w:tc>
        <w:tc>
          <w:tcPr>
            <w:tcW w:w="5387" w:type="dxa"/>
            <w:tcBorders>
              <w:top w:val="single" w:sz="4" w:space="0" w:color="auto"/>
              <w:bottom w:val="single" w:sz="4" w:space="0" w:color="auto"/>
            </w:tcBorders>
          </w:tcPr>
          <w:p w14:paraId="67FDBAEE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Universalistic perspective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0BF9339A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umber of student publications, number of publications in career</w:t>
            </w:r>
          </w:p>
          <w:p w14:paraId="723D4713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Particularistic perspective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33DCA395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octoral program prestige, PhD committee publications, chair publications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</w:tcPr>
          <w:p w14:paraId="327C5263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oth perspectives explained variance in OCS</w:t>
            </w:r>
          </w:p>
          <w:p w14:paraId="66716FD6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he universalistic (performance) perspective explained variance in OCS beyond the particularistic perspective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28DC56B6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54 academics (USA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7F74229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53B1E1A8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es</w:t>
            </w:r>
          </w:p>
        </w:tc>
      </w:tr>
      <w:tr w:rsidR="00E27846" w:rsidRPr="002755BA" w14:paraId="5678E7F8" w14:textId="77777777" w:rsidTr="00353337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4C03E2A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126</w:t>
            </w:r>
          </w:p>
        </w:tc>
        <w:tc>
          <w:tcPr>
            <w:tcW w:w="5387" w:type="dxa"/>
            <w:tcBorders>
              <w:top w:val="single" w:sz="4" w:space="0" w:color="auto"/>
              <w:bottom w:val="single" w:sz="4" w:space="0" w:color="auto"/>
            </w:tcBorders>
          </w:tcPr>
          <w:p w14:paraId="5E1D78D2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Human capital theory:</w:t>
            </w:r>
          </w:p>
          <w:p w14:paraId="2BB0E688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ess career success after leaves of absence because of lowered skills and performance</w:t>
            </w:r>
          </w:p>
          <w:p w14:paraId="3C88CBDE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Gendered organizational culture theory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6701E308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ess career success after leaves of absence independently from performance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</w:tcPr>
          <w:p w14:paraId="4E6F8C83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endered organizational culture theory received support</w:t>
            </w:r>
          </w:p>
          <w:p w14:paraId="286E58EE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nagers who had taken leaves of absence reported lower OCS, controlling for performance ratings (human capital)</w:t>
            </w:r>
          </w:p>
          <w:p w14:paraId="2C56660C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ender specific focus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0995AE0F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.584 managers (USA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E4324CE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0E7C4E3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es</w:t>
            </w:r>
          </w:p>
        </w:tc>
      </w:tr>
      <w:tr w:rsidR="00E27846" w:rsidRPr="002755BA" w14:paraId="1924A838" w14:textId="77777777" w:rsidTr="00353337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767F513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33</w:t>
            </w:r>
          </w:p>
        </w:tc>
        <w:tc>
          <w:tcPr>
            <w:tcW w:w="5387" w:type="dxa"/>
            <w:tcBorders>
              <w:top w:val="single" w:sz="4" w:space="0" w:color="auto"/>
              <w:bottom w:val="single" w:sz="4" w:space="0" w:color="auto"/>
            </w:tcBorders>
          </w:tcPr>
          <w:p w14:paraId="6A31D95A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Performance perspective of mentoring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156C50DA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ffects of mentoring via number of publications</w:t>
            </w:r>
          </w:p>
          <w:p w14:paraId="77667809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Political perspective of mentoring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3117DDFE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Direct effects of mentoring after controlling for performance 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</w:tcPr>
          <w:p w14:paraId="7BAC2253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sults supported the political perspective</w:t>
            </w:r>
          </w:p>
          <w:p w14:paraId="15ADCE2E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toring had direct effects on objective career success after controlling for performance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47CB7049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43 academics (USA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629F757D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1A6B1581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es</w:t>
            </w:r>
          </w:p>
        </w:tc>
      </w:tr>
      <w:tr w:rsidR="00E27846" w:rsidRPr="002755BA" w14:paraId="79D39CE3" w14:textId="77777777" w:rsidTr="00353337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E562238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37</w:t>
            </w:r>
          </w:p>
        </w:tc>
        <w:tc>
          <w:tcPr>
            <w:tcW w:w="5387" w:type="dxa"/>
            <w:tcBorders>
              <w:top w:val="single" w:sz="4" w:space="0" w:color="auto"/>
              <w:bottom w:val="single" w:sz="4" w:space="0" w:color="auto"/>
            </w:tcBorders>
          </w:tcPr>
          <w:p w14:paraId="396B88D3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Labor market segmentation theory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versus </w:t>
            </w: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New Career models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14:paraId="6D6CCF41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mpeting/opposite hypotheses regarding transitional and traditional career patterns</w:t>
            </w:r>
          </w:p>
          <w:p w14:paraId="0257F132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</w:tcPr>
          <w:p w14:paraId="02CCB2F4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veral different career patterns were identified, with positive and negative relations to OCS and SCS</w:t>
            </w:r>
          </w:p>
          <w:p w14:paraId="01F9FF6E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Depending on the interpretation of the career pattern and also depending on gender, the study concludes that both theories can explain parts of the empirical findings 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6EC8DFB1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934 in total; 2.509 working adults (Belgium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B3A7F7B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7E395DE2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</w:tr>
      <w:tr w:rsidR="00E27846" w:rsidRPr="002755BA" w14:paraId="027F3576" w14:textId="77777777" w:rsidTr="00353337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6369EFC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50</w:t>
            </w:r>
          </w:p>
        </w:tc>
        <w:tc>
          <w:tcPr>
            <w:tcW w:w="5387" w:type="dxa"/>
            <w:tcBorders>
              <w:top w:val="single" w:sz="4" w:space="0" w:color="auto"/>
              <w:bottom w:val="single" w:sz="4" w:space="0" w:color="auto"/>
            </w:tcBorders>
          </w:tcPr>
          <w:p w14:paraId="387E0064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Demographic factors:</w:t>
            </w:r>
          </w:p>
          <w:p w14:paraId="54E1C3CF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, gender, ethnicity, marital status</w:t>
            </w:r>
          </w:p>
          <w:p w14:paraId="7421C0FA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Human capital:</w:t>
            </w:r>
          </w:p>
          <w:p w14:paraId="4DF51C6C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Job type, occupational category, education, number years with employer, number years on job, general work motivation, work centrality, employer number 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full-time employees, employer industry area, employment status</w:t>
            </w:r>
          </w:p>
          <w:p w14:paraId="4F5040C3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Development activity and situational factors:</w:t>
            </w:r>
          </w:p>
          <w:p w14:paraId="54D15766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velopment participation and work support</w:t>
            </w:r>
          </w:p>
          <w:p w14:paraId="7E12C6BB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Personality and dispositional factors:</w:t>
            </w:r>
          </w:p>
          <w:p w14:paraId="315EFC9B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ig Five, proactive personality, intellect, goal orientations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</w:tcPr>
          <w:p w14:paraId="240D85C6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Socio-demographics + human capital explained the largest portion of variance in OCS and job satisfaction</w:t>
            </w:r>
          </w:p>
          <w:p w14:paraId="35D1D100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velopment activity and situational variables explained only little additional variance, and specifically in SCS</w:t>
            </w:r>
          </w:p>
          <w:p w14:paraId="4D4BBF32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Personality and dispositional variables explained only additional variance in SCS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6DF2C4F7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 xml:space="preserve">289 working adults with diverse occupational 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background (USA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57B35D6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No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32CD2131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es</w:t>
            </w:r>
          </w:p>
        </w:tc>
      </w:tr>
      <w:tr w:rsidR="00E27846" w:rsidRPr="002755BA" w14:paraId="3D86187A" w14:textId="77777777" w:rsidTr="00353337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6532AF7B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154</w:t>
            </w:r>
          </w:p>
        </w:tc>
        <w:tc>
          <w:tcPr>
            <w:tcW w:w="5387" w:type="dxa"/>
            <w:tcBorders>
              <w:top w:val="single" w:sz="4" w:space="0" w:color="auto"/>
              <w:bottom w:val="single" w:sz="4" w:space="0" w:color="auto"/>
            </w:tcBorders>
          </w:tcPr>
          <w:p w14:paraId="6482E3B1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Human capital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0C65DE43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tal ability, education level, job experience, extroversion, self-confidence, independence, toughness, self-control, marital status, parenthood</w:t>
            </w:r>
          </w:p>
          <w:p w14:paraId="3B0C6577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Career options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14:paraId="659D57C0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ob type, occupational level, dumber of different employers and jobs in career</w:t>
            </w:r>
          </w:p>
          <w:p w14:paraId="603C5290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Opportunity structure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05385B26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nemployment rate in region, regional job vacancies, average regional wage, organization size, industry type, industrial sector, occupational prosperity and growth, line or staff job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</w:tcPr>
          <w:p w14:paraId="5E0D6571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uman capital, career options, and opportunity structure showed different relative predictive power to different forms of OCS (salary vs. managerial level)</w:t>
            </w:r>
          </w:p>
          <w:p w14:paraId="42F9996F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sults also partially different between men and women</w:t>
            </w:r>
          </w:p>
          <w:p w14:paraId="7C801B0D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 clear conclusion about relative importance of approaches can be made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599AB8DB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36 managers; 324 full-time employees (UK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FB2A292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23137BEE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es</w:t>
            </w:r>
          </w:p>
        </w:tc>
      </w:tr>
      <w:tr w:rsidR="00E27846" w:rsidRPr="002755BA" w14:paraId="67E2FD37" w14:textId="77777777" w:rsidTr="00353337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C65D0F1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55</w:t>
            </w:r>
          </w:p>
        </w:tc>
        <w:tc>
          <w:tcPr>
            <w:tcW w:w="5387" w:type="dxa"/>
            <w:tcBorders>
              <w:top w:val="single" w:sz="4" w:space="0" w:color="auto"/>
              <w:bottom w:val="single" w:sz="4" w:space="0" w:color="auto"/>
            </w:tcBorders>
          </w:tcPr>
          <w:p w14:paraId="490D9879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Human capital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299F3B84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tal ability, education level, extroversion, self-confidence, independence, toughness, self-control, marital status, parenthood</w:t>
            </w:r>
          </w:p>
          <w:p w14:paraId="5CBAFD76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Career options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0C9A6ECA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Tenure, frequency of changing employer, frequency of changing jobs</w:t>
            </w:r>
          </w:p>
          <w:p w14:paraId="1B98E379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Opportunity structure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14:paraId="535B5340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verage wage in region, unemployment rate in region, number of vacant jobs in region, promotion opportunities, line or staff job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</w:tcPr>
          <w:p w14:paraId="7195A43A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Human capital and career options explained larger amounts of variance in OCS compared to opportunity structures</w:t>
            </w:r>
          </w:p>
          <w:p w14:paraId="14CA2714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ome gender moderation effects were found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2A49F439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36 managers; 324 full-time employees (UK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722AECE5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73CF0440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es</w:t>
            </w:r>
          </w:p>
        </w:tc>
      </w:tr>
      <w:tr w:rsidR="00E27846" w:rsidRPr="002755BA" w14:paraId="1961E88E" w14:textId="77777777" w:rsidTr="00353337"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A190B77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158</w:t>
            </w:r>
          </w:p>
        </w:tc>
        <w:tc>
          <w:tcPr>
            <w:tcW w:w="5387" w:type="dxa"/>
            <w:tcBorders>
              <w:top w:val="single" w:sz="4" w:space="0" w:color="auto"/>
              <w:bottom w:val="single" w:sz="4" w:space="0" w:color="auto"/>
            </w:tcBorders>
          </w:tcPr>
          <w:p w14:paraId="7DD97798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Professional inducement theory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1ACDF83C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nowledge, status, independence, providing help, professional commitment</w:t>
            </w:r>
          </w:p>
          <w:p w14:paraId="6AB8CC91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Hierarchical inducement theory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4E8CCE69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uthority figures, competition, imposing wishes, standing out, administrative functions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</w:tcPr>
          <w:p w14:paraId="0AD77607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More support for professional inducement as predictor of OCS </w:t>
            </w:r>
          </w:p>
          <w:p w14:paraId="06D7A2E5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Variables representing the professional inducement theory were more consistently and significantly related to OCS </w:t>
            </w:r>
          </w:p>
          <w:p w14:paraId="1990CF16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ariables representing the hierarchical inducement theory were largely unrelated to OCS</w:t>
            </w:r>
            <w:r w:rsidRPr="002755BA" w:rsidDel="004E5C3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636532B1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2 professors (USA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C5696E1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60E702C3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</w:tr>
      <w:tr w:rsidR="00E27846" w:rsidRPr="002755BA" w14:paraId="6CACF41E" w14:textId="77777777" w:rsidTr="00353337">
        <w:tc>
          <w:tcPr>
            <w:tcW w:w="1276" w:type="dxa"/>
            <w:tcBorders>
              <w:top w:val="single" w:sz="4" w:space="0" w:color="auto"/>
              <w:bottom w:val="single" w:sz="2" w:space="0" w:color="auto"/>
            </w:tcBorders>
          </w:tcPr>
          <w:p w14:paraId="5C2350C6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72</w:t>
            </w:r>
          </w:p>
        </w:tc>
        <w:tc>
          <w:tcPr>
            <w:tcW w:w="5387" w:type="dxa"/>
            <w:tcBorders>
              <w:top w:val="single" w:sz="4" w:space="0" w:color="auto"/>
              <w:bottom w:val="single" w:sz="2" w:space="0" w:color="auto"/>
            </w:tcBorders>
          </w:tcPr>
          <w:p w14:paraId="51DE96D1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Demographic factors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14:paraId="634CB66D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ge, gender, family size, marital status</w:t>
            </w:r>
          </w:p>
          <w:p w14:paraId="10FF6006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Individual factors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3013734A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lf-esteem, sense of competence</w:t>
            </w:r>
          </w:p>
          <w:p w14:paraId="753A9EB1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Family factors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64E6F112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ultiple role stress</w:t>
            </w:r>
          </w:p>
          <w:p w14:paraId="0ABB3AA6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Organizational factors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14:paraId="4BC5B67D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vailability of resources, networking</w:t>
            </w:r>
          </w:p>
          <w:p w14:paraId="7AF6BE7C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lastRenderedPageBreak/>
              <w:t>(Investigated variables not always clearly linked to the approaches)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2" w:space="0" w:color="auto"/>
            </w:tcBorders>
          </w:tcPr>
          <w:p w14:paraId="66F69C85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Individual factors were most relevant for predicting SCS</w:t>
            </w:r>
          </w:p>
          <w:p w14:paraId="1DDF95BA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lf-esteem explained the largest portion of variance in SCS, followed by sense of competence</w:t>
            </w:r>
          </w:p>
          <w:p w14:paraId="257FBA44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ll other factors explained unique portions of variance, which however were relatively small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2" w:space="0" w:color="auto"/>
            </w:tcBorders>
          </w:tcPr>
          <w:p w14:paraId="3019974C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30 full-time faculty member (USA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2" w:space="0" w:color="auto"/>
            </w:tcBorders>
          </w:tcPr>
          <w:p w14:paraId="60CE1B38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2" w:space="0" w:color="auto"/>
            </w:tcBorders>
          </w:tcPr>
          <w:p w14:paraId="5DF720AA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es</w:t>
            </w:r>
          </w:p>
        </w:tc>
      </w:tr>
      <w:tr w:rsidR="00E27846" w:rsidRPr="002755BA" w14:paraId="0DD3E463" w14:textId="77777777" w:rsidTr="00353337">
        <w:tc>
          <w:tcPr>
            <w:tcW w:w="1276" w:type="dxa"/>
            <w:tcBorders>
              <w:top w:val="single" w:sz="4" w:space="0" w:color="auto"/>
              <w:bottom w:val="single" w:sz="2" w:space="0" w:color="auto"/>
            </w:tcBorders>
          </w:tcPr>
          <w:p w14:paraId="421E2559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178</w:t>
            </w:r>
          </w:p>
        </w:tc>
        <w:tc>
          <w:tcPr>
            <w:tcW w:w="5387" w:type="dxa"/>
            <w:tcBorders>
              <w:top w:val="single" w:sz="4" w:space="0" w:color="auto"/>
              <w:bottom w:val="single" w:sz="2" w:space="0" w:color="auto"/>
            </w:tcBorders>
          </w:tcPr>
          <w:p w14:paraId="198BAA51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Demographic factors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1E1196E1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ender, marital status, number of children</w:t>
            </w:r>
          </w:p>
          <w:p w14:paraId="23D60B15" w14:textId="77777777" w:rsidR="00E27846" w:rsidRPr="002755BA" w:rsidRDefault="00E27846" w:rsidP="00353337">
            <w:pPr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Human capital factors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6573FA32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ducational level, tenure in organization</w:t>
            </w:r>
          </w:p>
          <w:p w14:paraId="2D523AA3" w14:textId="77777777" w:rsidR="00E27846" w:rsidRPr="002755BA" w:rsidRDefault="00E27846" w:rsidP="00353337">
            <w:pPr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Individual factors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46A05D53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ccupational self-efficacy, self-esteem, career aspirations, work centrality</w:t>
            </w:r>
          </w:p>
          <w:p w14:paraId="11291864" w14:textId="77777777" w:rsidR="00E27846" w:rsidRPr="002755BA" w:rsidRDefault="00E27846" w:rsidP="00353337">
            <w:pPr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Structural factors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709962A2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rganizational support, organizational socialization</w:t>
            </w:r>
          </w:p>
          <w:p w14:paraId="4769C46E" w14:textId="77777777" w:rsidR="00E27846" w:rsidRPr="002755BA" w:rsidRDefault="00E27846" w:rsidP="00353337">
            <w:pPr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Behavioral factors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3FA1993C" w14:textId="77777777" w:rsidR="00E27846" w:rsidRPr="002755BA" w:rsidRDefault="00E27846" w:rsidP="00353337">
            <w:pPr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dividual career management, networking behaviors, computer skills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2" w:space="0" w:color="auto"/>
            </w:tcBorders>
          </w:tcPr>
          <w:p w14:paraId="35807481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CS and SCS were predicted by variables belonging to different theoretical approaches</w:t>
            </w:r>
          </w:p>
          <w:p w14:paraId="1C024D4F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CS was stronger explained by demographic factors and human capital</w:t>
            </w:r>
          </w:p>
          <w:p w14:paraId="1F5C9E60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CS was stronger explained by individual, structural, and demographic factors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2" w:space="0" w:color="auto"/>
            </w:tcBorders>
          </w:tcPr>
          <w:p w14:paraId="3F349813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88 managers (Malaysia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2" w:space="0" w:color="auto"/>
            </w:tcBorders>
          </w:tcPr>
          <w:p w14:paraId="5FBAEA84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2" w:space="0" w:color="auto"/>
            </w:tcBorders>
          </w:tcPr>
          <w:p w14:paraId="20C3AD16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es</w:t>
            </w:r>
          </w:p>
        </w:tc>
      </w:tr>
      <w:tr w:rsidR="00E27846" w:rsidRPr="002755BA" w14:paraId="76868694" w14:textId="77777777" w:rsidTr="00353337">
        <w:tc>
          <w:tcPr>
            <w:tcW w:w="1276" w:type="dxa"/>
            <w:tcBorders>
              <w:top w:val="single" w:sz="2" w:space="0" w:color="auto"/>
              <w:bottom w:val="single" w:sz="2" w:space="0" w:color="auto"/>
            </w:tcBorders>
          </w:tcPr>
          <w:p w14:paraId="14ED50B5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3</w:t>
            </w:r>
          </w:p>
        </w:tc>
        <w:tc>
          <w:tcPr>
            <w:tcW w:w="5387" w:type="dxa"/>
            <w:tcBorders>
              <w:top w:val="single" w:sz="2" w:space="0" w:color="auto"/>
              <w:bottom w:val="single" w:sz="2" w:space="0" w:color="auto"/>
            </w:tcBorders>
          </w:tcPr>
          <w:p w14:paraId="6F3DDFB5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Mentoring capital:</w:t>
            </w:r>
          </w:p>
          <w:p w14:paraId="33BC062F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ving a mentor</w:t>
            </w:r>
          </w:p>
          <w:p w14:paraId="4F461469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Human capital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14:paraId="4E89EA18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ducation, training and development, challenging assignments</w:t>
            </w:r>
          </w:p>
          <w:p w14:paraId="1BE66E6B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Agentic capital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14:paraId="7226AE39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haviors initiated by employees to fulfill career-related objectives or goals</w:t>
            </w:r>
          </w:p>
          <w:p w14:paraId="50F6B91E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Developmental network capital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242889D8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Career encouragement and support provided by co-workers and senior colleagues</w:t>
            </w:r>
          </w:p>
        </w:tc>
        <w:tc>
          <w:tcPr>
            <w:tcW w:w="4394" w:type="dxa"/>
            <w:tcBorders>
              <w:top w:val="single" w:sz="2" w:space="0" w:color="auto"/>
              <w:bottom w:val="single" w:sz="2" w:space="0" w:color="auto"/>
            </w:tcBorders>
          </w:tcPr>
          <w:p w14:paraId="423CE40F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 xml:space="preserve">Mentoring capital explained significant incremental variance in </w:t>
            </w: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promotions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nd </w:t>
            </w: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advancement expectations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beyond the other forms of capital</w:t>
            </w:r>
          </w:p>
          <w:p w14:paraId="3505DCF4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Mentoring capital did </w:t>
            </w: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not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explain significant incremental variance in </w:t>
            </w: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salary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nd </w:t>
            </w: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career satisfaction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beyond the other forms of capital</w:t>
            </w:r>
          </w:p>
          <w:p w14:paraId="3CFA5DC0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indings depend on type of OCS and SCS indicators</w:t>
            </w:r>
          </w:p>
        </w:tc>
        <w:tc>
          <w:tcPr>
            <w:tcW w:w="1701" w:type="dxa"/>
            <w:tcBorders>
              <w:top w:val="single" w:sz="2" w:space="0" w:color="auto"/>
              <w:bottom w:val="single" w:sz="2" w:space="0" w:color="auto"/>
            </w:tcBorders>
          </w:tcPr>
          <w:p w14:paraId="6BEB51CF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36 employees</w:t>
            </w:r>
          </w:p>
          <w:p w14:paraId="3DAE61D8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Australia, North America, Britain, Nigeria)</w:t>
            </w:r>
          </w:p>
        </w:tc>
        <w:tc>
          <w:tcPr>
            <w:tcW w:w="1417" w:type="dxa"/>
            <w:tcBorders>
              <w:top w:val="single" w:sz="2" w:space="0" w:color="auto"/>
              <w:bottom w:val="single" w:sz="2" w:space="0" w:color="auto"/>
            </w:tcBorders>
          </w:tcPr>
          <w:p w14:paraId="65EC67D2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18" w:type="dxa"/>
            <w:tcBorders>
              <w:top w:val="single" w:sz="2" w:space="0" w:color="auto"/>
              <w:bottom w:val="single" w:sz="2" w:space="0" w:color="auto"/>
            </w:tcBorders>
          </w:tcPr>
          <w:p w14:paraId="3957C0A7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es</w:t>
            </w:r>
          </w:p>
        </w:tc>
      </w:tr>
      <w:tr w:rsidR="00E27846" w:rsidRPr="002755BA" w14:paraId="0EB8B9A4" w14:textId="77777777" w:rsidTr="00353337">
        <w:tc>
          <w:tcPr>
            <w:tcW w:w="1276" w:type="dxa"/>
            <w:tcBorders>
              <w:top w:val="single" w:sz="2" w:space="0" w:color="auto"/>
              <w:bottom w:val="single" w:sz="2" w:space="0" w:color="auto"/>
            </w:tcBorders>
          </w:tcPr>
          <w:p w14:paraId="21E5D9A6" w14:textId="77777777" w:rsidR="00E27846" w:rsidRPr="002755BA" w:rsidRDefault="00E27846" w:rsidP="00353337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209</w:t>
            </w:r>
          </w:p>
        </w:tc>
        <w:tc>
          <w:tcPr>
            <w:tcW w:w="5387" w:type="dxa"/>
            <w:tcBorders>
              <w:top w:val="single" w:sz="2" w:space="0" w:color="auto"/>
              <w:bottom w:val="single" w:sz="2" w:space="0" w:color="auto"/>
            </w:tcBorders>
          </w:tcPr>
          <w:p w14:paraId="09DB6EC7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Situation-centered approach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14:paraId="423587FB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everal variables of work situation (e.g., length of career ladder, training opportunities) and home situation (e.g., role conflict, financial responsibility) </w:t>
            </w:r>
          </w:p>
          <w:p w14:paraId="1AAE9129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Person-centered approach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14:paraId="360397BB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veral variables related to attitudes (e.g., self-confidence), work demographics (human capital, e.g., education), and early socialization (e.g., relationships with parents)</w:t>
            </w:r>
          </w:p>
        </w:tc>
        <w:tc>
          <w:tcPr>
            <w:tcW w:w="4394" w:type="dxa"/>
            <w:tcBorders>
              <w:top w:val="single" w:sz="2" w:space="0" w:color="auto"/>
              <w:bottom w:val="single" w:sz="2" w:space="0" w:color="auto"/>
            </w:tcBorders>
          </w:tcPr>
          <w:p w14:paraId="42E09F80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ork situation explained the largest portion of variance in promotions and managerial level</w:t>
            </w:r>
          </w:p>
          <w:p w14:paraId="3E53BEAD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ome situation explained relatively few portions of variance in both OCS indicators</w:t>
            </w:r>
          </w:p>
          <w:p w14:paraId="2DC6D023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ork demographics (human capital) explained relatively large portions of variance in managerial level</w:t>
            </w:r>
          </w:p>
        </w:tc>
        <w:tc>
          <w:tcPr>
            <w:tcW w:w="1701" w:type="dxa"/>
            <w:tcBorders>
              <w:top w:val="single" w:sz="2" w:space="0" w:color="auto"/>
              <w:bottom w:val="single" w:sz="2" w:space="0" w:color="auto"/>
            </w:tcBorders>
          </w:tcPr>
          <w:p w14:paraId="3F2B87A9" w14:textId="7F23973E" w:rsidR="00E27846" w:rsidRPr="002755BA" w:rsidRDefault="0077325E" w:rsidP="00353337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</w:t>
            </w:r>
            <w:r w:rsidR="00E27846"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270 </w:t>
            </w:r>
            <w:r w:rsidR="000A02FE"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upervisors</w:t>
            </w:r>
            <w:r w:rsidR="00E27846"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o general manager</w:t>
            </w:r>
            <w:r w:rsidR="000A02FE"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</w:t>
            </w:r>
            <w:r w:rsidR="00E27846"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/chief executive</w:t>
            </w:r>
            <w:r w:rsidR="000A02FE"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</w:t>
            </w:r>
          </w:p>
          <w:p w14:paraId="04003A09" w14:textId="77777777" w:rsidR="00E27846" w:rsidRPr="002755BA" w:rsidRDefault="00E27846" w:rsidP="00353337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Australia)</w:t>
            </w:r>
          </w:p>
        </w:tc>
        <w:tc>
          <w:tcPr>
            <w:tcW w:w="1417" w:type="dxa"/>
            <w:tcBorders>
              <w:top w:val="single" w:sz="2" w:space="0" w:color="auto"/>
              <w:bottom w:val="single" w:sz="2" w:space="0" w:color="auto"/>
            </w:tcBorders>
          </w:tcPr>
          <w:p w14:paraId="17BF245E" w14:textId="77777777" w:rsidR="00E27846" w:rsidRPr="002755BA" w:rsidRDefault="00E27846" w:rsidP="00353337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18" w:type="dxa"/>
            <w:tcBorders>
              <w:top w:val="single" w:sz="2" w:space="0" w:color="auto"/>
              <w:bottom w:val="single" w:sz="2" w:space="0" w:color="auto"/>
            </w:tcBorders>
          </w:tcPr>
          <w:p w14:paraId="1AE2ED5D" w14:textId="77777777" w:rsidR="00E27846" w:rsidRPr="002755BA" w:rsidRDefault="00E27846" w:rsidP="00353337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es</w:t>
            </w:r>
          </w:p>
        </w:tc>
      </w:tr>
      <w:tr w:rsidR="00E27846" w:rsidRPr="002755BA" w14:paraId="1C983BF2" w14:textId="77777777" w:rsidTr="00353337">
        <w:tc>
          <w:tcPr>
            <w:tcW w:w="1276" w:type="dxa"/>
            <w:tcBorders>
              <w:top w:val="single" w:sz="2" w:space="0" w:color="auto"/>
              <w:bottom w:val="single" w:sz="2" w:space="0" w:color="auto"/>
            </w:tcBorders>
          </w:tcPr>
          <w:p w14:paraId="5FB68C89" w14:textId="77777777" w:rsidR="00E27846" w:rsidRPr="002755BA" w:rsidRDefault="00E27846" w:rsidP="00353337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0</w:t>
            </w:r>
          </w:p>
        </w:tc>
        <w:tc>
          <w:tcPr>
            <w:tcW w:w="5387" w:type="dxa"/>
            <w:tcBorders>
              <w:top w:val="single" w:sz="2" w:space="0" w:color="auto"/>
              <w:bottom w:val="single" w:sz="2" w:space="0" w:color="auto"/>
            </w:tcBorders>
          </w:tcPr>
          <w:p w14:paraId="793A5A4E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Human capital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14:paraId="4EA749D0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nglish language ability, educational level, years of work experience, overseas experience, subjective relevance of prior working knowledge</w:t>
            </w:r>
          </w:p>
          <w:p w14:paraId="02C78490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Motivational factors:</w:t>
            </w:r>
          </w:p>
          <w:p w14:paraId="3B352D2E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otives of exploration, escaping, family building, financial betterment, career building</w:t>
            </w:r>
          </w:p>
          <w:p w14:paraId="0212FF48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Social integration:</w:t>
            </w:r>
          </w:p>
          <w:p w14:paraId="2DD80ECD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ength of time in host country, extent of acculturation, perceived social support</w:t>
            </w:r>
          </w:p>
          <w:p w14:paraId="54BC974E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Career self-management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14:paraId="62056B18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Career strategies (career planning, networking, information seeking, mentoring, career flexibility and 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extended time involvement), effort towards career, education in host country</w:t>
            </w:r>
          </w:p>
        </w:tc>
        <w:tc>
          <w:tcPr>
            <w:tcW w:w="4394" w:type="dxa"/>
            <w:tcBorders>
              <w:top w:val="single" w:sz="2" w:space="0" w:color="auto"/>
              <w:bottom w:val="single" w:sz="2" w:space="0" w:color="auto"/>
            </w:tcBorders>
          </w:tcPr>
          <w:p w14:paraId="04EA56CF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Human capital, social integration, and career management, but not motivation explained unique portions of variance in OCS and SCS</w:t>
            </w:r>
          </w:p>
          <w:p w14:paraId="2D10E392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ffects were generally stronger for OCS than for SCS</w:t>
            </w:r>
          </w:p>
          <w:p w14:paraId="7BF71D7F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uman capital had stronger effects than career self-management for both forms of career success</w:t>
            </w:r>
          </w:p>
          <w:p w14:paraId="52337996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1BCC516D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01" w:type="dxa"/>
            <w:tcBorders>
              <w:top w:val="single" w:sz="2" w:space="0" w:color="auto"/>
              <w:bottom w:val="single" w:sz="2" w:space="0" w:color="auto"/>
            </w:tcBorders>
          </w:tcPr>
          <w:p w14:paraId="085C8596" w14:textId="77777777" w:rsidR="00E27846" w:rsidRPr="002755BA" w:rsidRDefault="00E27846" w:rsidP="00353337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0 immigrants from Sri Lanka (to New Zealand)</w:t>
            </w:r>
          </w:p>
        </w:tc>
        <w:tc>
          <w:tcPr>
            <w:tcW w:w="1417" w:type="dxa"/>
            <w:tcBorders>
              <w:top w:val="single" w:sz="2" w:space="0" w:color="auto"/>
              <w:bottom w:val="single" w:sz="2" w:space="0" w:color="auto"/>
            </w:tcBorders>
          </w:tcPr>
          <w:p w14:paraId="607D8DCD" w14:textId="77777777" w:rsidR="00E27846" w:rsidRPr="002755BA" w:rsidRDefault="00E27846" w:rsidP="00353337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18" w:type="dxa"/>
            <w:tcBorders>
              <w:top w:val="single" w:sz="2" w:space="0" w:color="auto"/>
              <w:bottom w:val="single" w:sz="2" w:space="0" w:color="auto"/>
            </w:tcBorders>
          </w:tcPr>
          <w:p w14:paraId="4BB5E829" w14:textId="77777777" w:rsidR="00E27846" w:rsidRPr="002755BA" w:rsidRDefault="00E27846" w:rsidP="00353337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es</w:t>
            </w:r>
          </w:p>
        </w:tc>
      </w:tr>
      <w:tr w:rsidR="00E27846" w:rsidRPr="002755BA" w14:paraId="7F142530" w14:textId="77777777" w:rsidTr="00353337">
        <w:tc>
          <w:tcPr>
            <w:tcW w:w="1276" w:type="dxa"/>
            <w:tcBorders>
              <w:top w:val="single" w:sz="2" w:space="0" w:color="auto"/>
              <w:bottom w:val="single" w:sz="2" w:space="0" w:color="auto"/>
            </w:tcBorders>
          </w:tcPr>
          <w:p w14:paraId="17407E98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221</w:t>
            </w:r>
          </w:p>
        </w:tc>
        <w:tc>
          <w:tcPr>
            <w:tcW w:w="5387" w:type="dxa"/>
            <w:tcBorders>
              <w:top w:val="single" w:sz="2" w:space="0" w:color="auto"/>
              <w:bottom w:val="single" w:sz="2" w:space="0" w:color="auto"/>
            </w:tcBorders>
          </w:tcPr>
          <w:p w14:paraId="2045523B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Human capital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1E706013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Work experience, education level, training</w:t>
            </w:r>
          </w:p>
          <w:p w14:paraId="58228D0C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Social capital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4089DE86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etwork characteristics, networking activities </w:t>
            </w:r>
          </w:p>
          <w:p w14:paraId="042A9A5E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Personal capital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7170B9E6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areer insight, proactiveness, openness</w:t>
            </w:r>
          </w:p>
          <w:p w14:paraId="0C989DC6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Market factors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55E97A16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ofession, geographic location</w:t>
            </w:r>
          </w:p>
          <w:p w14:paraId="78FD90EE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Business strategies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32ADECBA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lf-report on specific scale</w:t>
            </w:r>
          </w:p>
          <w:p w14:paraId="555F758F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Motivation capital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</w:t>
            </w:r>
          </w:p>
          <w:p w14:paraId="4A2DCE8F" w14:textId="77777777" w:rsidR="00E27846" w:rsidRPr="002755BA" w:rsidRDefault="00E27846" w:rsidP="00353337">
            <w:pPr>
              <w:spacing w:after="24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otivated by (a) autonomy and professionalism, (b) challenge and money, and (c) work–life balance and flexibility</w:t>
            </w:r>
          </w:p>
        </w:tc>
        <w:tc>
          <w:tcPr>
            <w:tcW w:w="4394" w:type="dxa"/>
            <w:tcBorders>
              <w:top w:val="single" w:sz="2" w:space="0" w:color="auto"/>
              <w:bottom w:val="single" w:sz="2" w:space="0" w:color="auto"/>
            </w:tcBorders>
          </w:tcPr>
          <w:p w14:paraId="5A5A1518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uman capital, market factors, and social capital explained the largest portions of variance in OCS</w:t>
            </w:r>
          </w:p>
          <w:p w14:paraId="4CE82F0E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ersonal capital, business strategies, and social capital explained the largest portion of variance in SCS </w:t>
            </w:r>
          </w:p>
          <w:p w14:paraId="0262172A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otivational capital explained comparably small portions of variance in both forms of success</w:t>
            </w:r>
          </w:p>
          <w:p w14:paraId="081F4907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01" w:type="dxa"/>
            <w:tcBorders>
              <w:top w:val="single" w:sz="2" w:space="0" w:color="auto"/>
              <w:bottom w:val="single" w:sz="2" w:space="0" w:color="auto"/>
            </w:tcBorders>
          </w:tcPr>
          <w:p w14:paraId="33414FD0" w14:textId="3CF2E429" w:rsidR="00E27846" w:rsidRPr="002755BA" w:rsidRDefault="0077325E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</w:t>
            </w:r>
            <w:r w:rsidR="00E27846"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12 freelancers (Netherlands)</w:t>
            </w:r>
          </w:p>
        </w:tc>
        <w:tc>
          <w:tcPr>
            <w:tcW w:w="1417" w:type="dxa"/>
            <w:tcBorders>
              <w:top w:val="single" w:sz="2" w:space="0" w:color="auto"/>
              <w:bottom w:val="single" w:sz="2" w:space="0" w:color="auto"/>
            </w:tcBorders>
          </w:tcPr>
          <w:p w14:paraId="6B9FA6DB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18" w:type="dxa"/>
            <w:tcBorders>
              <w:top w:val="single" w:sz="2" w:space="0" w:color="auto"/>
              <w:bottom w:val="single" w:sz="2" w:space="0" w:color="auto"/>
            </w:tcBorders>
          </w:tcPr>
          <w:p w14:paraId="66D11B60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es</w:t>
            </w:r>
          </w:p>
        </w:tc>
      </w:tr>
      <w:tr w:rsidR="00E27846" w:rsidRPr="002755BA" w14:paraId="46BE429F" w14:textId="77777777" w:rsidTr="00353337">
        <w:tc>
          <w:tcPr>
            <w:tcW w:w="1276" w:type="dxa"/>
            <w:tcBorders>
              <w:top w:val="single" w:sz="2" w:space="0" w:color="auto"/>
              <w:bottom w:val="single" w:sz="2" w:space="0" w:color="auto"/>
            </w:tcBorders>
          </w:tcPr>
          <w:p w14:paraId="42E3912F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28</w:t>
            </w:r>
          </w:p>
        </w:tc>
        <w:tc>
          <w:tcPr>
            <w:tcW w:w="5387" w:type="dxa"/>
            <w:tcBorders>
              <w:top w:val="single" w:sz="2" w:space="0" w:color="auto"/>
              <w:bottom w:val="single" w:sz="2" w:space="0" w:color="auto"/>
            </w:tcBorders>
          </w:tcPr>
          <w:p w14:paraId="2F457D89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Contest mobility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17EDB2DC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uman capital (education level, job tenure, organizational tenure, training), motivation (hours worked, desire for mobility, and career planning)</w:t>
            </w:r>
          </w:p>
          <w:p w14:paraId="14F35D58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Sponsored mobility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5750AE04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MX, supervisor mentoring</w:t>
            </w:r>
          </w:p>
        </w:tc>
        <w:tc>
          <w:tcPr>
            <w:tcW w:w="4394" w:type="dxa"/>
            <w:tcBorders>
              <w:top w:val="single" w:sz="2" w:space="0" w:color="auto"/>
              <w:bottom w:val="single" w:sz="2" w:space="0" w:color="auto"/>
            </w:tcBorders>
          </w:tcPr>
          <w:p w14:paraId="4D30C05F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enerally, sponsored mobility variables predicted OCS but not SCS beyond contest mobility variables</w:t>
            </w:r>
          </w:p>
          <w:p w14:paraId="6250CC15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owever, there were divergent results for OCS and SCS for specific variables within these theoretical approach categories</w:t>
            </w:r>
          </w:p>
        </w:tc>
        <w:tc>
          <w:tcPr>
            <w:tcW w:w="1701" w:type="dxa"/>
            <w:tcBorders>
              <w:top w:val="single" w:sz="2" w:space="0" w:color="auto"/>
              <w:bottom w:val="single" w:sz="2" w:space="0" w:color="auto"/>
            </w:tcBorders>
          </w:tcPr>
          <w:p w14:paraId="50B23E16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70 employees 289 supervisors (both USA)</w:t>
            </w:r>
          </w:p>
        </w:tc>
        <w:tc>
          <w:tcPr>
            <w:tcW w:w="1417" w:type="dxa"/>
            <w:tcBorders>
              <w:top w:val="single" w:sz="2" w:space="0" w:color="auto"/>
              <w:bottom w:val="single" w:sz="2" w:space="0" w:color="auto"/>
            </w:tcBorders>
          </w:tcPr>
          <w:p w14:paraId="6104A084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18" w:type="dxa"/>
            <w:tcBorders>
              <w:top w:val="single" w:sz="2" w:space="0" w:color="auto"/>
              <w:bottom w:val="single" w:sz="2" w:space="0" w:color="auto"/>
            </w:tcBorders>
          </w:tcPr>
          <w:p w14:paraId="098ECF95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es</w:t>
            </w:r>
          </w:p>
        </w:tc>
      </w:tr>
      <w:tr w:rsidR="00E27846" w:rsidRPr="002755BA" w14:paraId="0CFFB75A" w14:textId="77777777" w:rsidTr="00353337">
        <w:tc>
          <w:tcPr>
            <w:tcW w:w="1276" w:type="dxa"/>
            <w:tcBorders>
              <w:top w:val="single" w:sz="2" w:space="0" w:color="auto"/>
              <w:bottom w:val="single" w:sz="2" w:space="0" w:color="auto"/>
            </w:tcBorders>
          </w:tcPr>
          <w:p w14:paraId="0C0EB025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236</w:t>
            </w:r>
          </w:p>
        </w:tc>
        <w:tc>
          <w:tcPr>
            <w:tcW w:w="5387" w:type="dxa"/>
            <w:tcBorders>
              <w:top w:val="single" w:sz="2" w:space="0" w:color="auto"/>
              <w:bottom w:val="single" w:sz="2" w:space="0" w:color="auto"/>
            </w:tcBorders>
          </w:tcPr>
          <w:p w14:paraId="2A8841E0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Sponsored mobility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4853FE53" w14:textId="77777777" w:rsidR="00E27846" w:rsidRPr="002755BA" w:rsidRDefault="00E27846" w:rsidP="00353337">
            <w:pPr>
              <w:spacing w:after="160"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ubjective person-organization fit; organizational sponsorship</w:t>
            </w:r>
          </w:p>
          <w:p w14:paraId="595088B9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Contest mobility</w:t>
            </w: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</w:p>
          <w:p w14:paraId="019A017E" w14:textId="77777777" w:rsidR="00E27846" w:rsidRPr="002755BA" w:rsidRDefault="00E27846" w:rsidP="00353337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xternal marketability</w:t>
            </w:r>
          </w:p>
        </w:tc>
        <w:tc>
          <w:tcPr>
            <w:tcW w:w="4394" w:type="dxa"/>
            <w:tcBorders>
              <w:top w:val="single" w:sz="2" w:space="0" w:color="auto"/>
              <w:bottom w:val="single" w:sz="2" w:space="0" w:color="auto"/>
            </w:tcBorders>
          </w:tcPr>
          <w:p w14:paraId="0C3801EA" w14:textId="77777777" w:rsidR="00E27846" w:rsidRPr="002755BA" w:rsidRDefault="00E27846" w:rsidP="00E27846">
            <w:pPr>
              <w:numPr>
                <w:ilvl w:val="0"/>
                <w:numId w:val="3"/>
              </w:numPr>
              <w:spacing w:after="120" w:line="276" w:lineRule="auto"/>
              <w:ind w:left="181" w:hanging="181"/>
              <w:contextualSpacing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CS was significantly predicted by variables from both theoretical perspectives</w:t>
            </w:r>
          </w:p>
        </w:tc>
        <w:tc>
          <w:tcPr>
            <w:tcW w:w="1701" w:type="dxa"/>
            <w:tcBorders>
              <w:top w:val="single" w:sz="2" w:space="0" w:color="auto"/>
              <w:bottom w:val="single" w:sz="2" w:space="0" w:color="auto"/>
            </w:tcBorders>
          </w:tcPr>
          <w:p w14:paraId="5BAE17E4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46 full time employees (Canada)</w:t>
            </w:r>
          </w:p>
        </w:tc>
        <w:tc>
          <w:tcPr>
            <w:tcW w:w="1417" w:type="dxa"/>
            <w:tcBorders>
              <w:top w:val="single" w:sz="2" w:space="0" w:color="auto"/>
              <w:bottom w:val="single" w:sz="2" w:space="0" w:color="auto"/>
            </w:tcBorders>
          </w:tcPr>
          <w:p w14:paraId="40D77FC6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18" w:type="dxa"/>
            <w:tcBorders>
              <w:top w:val="single" w:sz="2" w:space="0" w:color="auto"/>
              <w:bottom w:val="single" w:sz="2" w:space="0" w:color="auto"/>
            </w:tcBorders>
          </w:tcPr>
          <w:p w14:paraId="264DAD57" w14:textId="77777777" w:rsidR="00E27846" w:rsidRPr="002755BA" w:rsidRDefault="00E27846" w:rsidP="00353337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55B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</w:t>
            </w:r>
          </w:p>
        </w:tc>
      </w:tr>
    </w:tbl>
    <w:p w14:paraId="400E5B8B" w14:textId="335172AB" w:rsidR="003C6631" w:rsidRPr="002755BA" w:rsidRDefault="00E27846" w:rsidP="00E27846">
      <w:pPr>
        <w:spacing w:line="276" w:lineRule="auto"/>
        <w:rPr>
          <w:rFonts w:ascii="Times New Roman" w:hAnsi="Times New Roman" w:cs="Times New Roman"/>
        </w:rPr>
      </w:pPr>
      <w:r w:rsidRPr="002755BA">
        <w:rPr>
          <w:rFonts w:ascii="Times New Roman" w:hAnsi="Times New Roman" w:cs="Times New Roman"/>
          <w:i/>
        </w:rPr>
        <w:t>Note</w:t>
      </w:r>
      <w:r w:rsidRPr="002755BA">
        <w:rPr>
          <w:rFonts w:ascii="Times New Roman" w:hAnsi="Times New Roman" w:cs="Times New Roman"/>
        </w:rPr>
        <w:t xml:space="preserve">. OCS = objective career success, SCS = subjective career success. </w:t>
      </w:r>
      <w:r w:rsidRPr="002755BA">
        <w:rPr>
          <w:rFonts w:ascii="Times New Roman" w:hAnsi="Times New Roman" w:cs="Times New Roman"/>
          <w:vertAlign w:val="superscript"/>
        </w:rPr>
        <w:t xml:space="preserve">1 </w:t>
      </w:r>
      <w:r w:rsidRPr="002755BA">
        <w:rPr>
          <w:rFonts w:ascii="Times New Roman" w:hAnsi="Times New Roman" w:cs="Times New Roman"/>
        </w:rPr>
        <w:t xml:space="preserve">Numbers are matched to the full reference list in Supplemental Material 1. </w:t>
      </w:r>
      <w:r w:rsidRPr="002755BA">
        <w:rPr>
          <w:rFonts w:ascii="Times New Roman" w:hAnsi="Times New Roman" w:cs="Times New Roman"/>
          <w:vertAlign w:val="superscript"/>
        </w:rPr>
        <w:t xml:space="preserve">2 </w:t>
      </w:r>
      <w:r w:rsidRPr="002755BA">
        <w:rPr>
          <w:rFonts w:ascii="Times New Roman" w:hAnsi="Times New Roman" w:cs="Times New Roman"/>
        </w:rPr>
        <w:t xml:space="preserve">A-priori hypotheses regarding the relative predictive power of the different approaches in predicting either OCS or SCS. </w:t>
      </w:r>
      <w:r w:rsidRPr="002755BA">
        <w:rPr>
          <w:rFonts w:ascii="Times New Roman" w:hAnsi="Times New Roman" w:cs="Times New Roman"/>
          <w:vertAlign w:val="superscript"/>
        </w:rPr>
        <w:t xml:space="preserve">3 </w:t>
      </w:r>
      <w:r w:rsidRPr="002755BA">
        <w:rPr>
          <w:rFonts w:ascii="Times New Roman" w:hAnsi="Times New Roman" w:cs="Times New Roman"/>
        </w:rPr>
        <w:t>A direct statistical comparison should allow conclusions about the relative importance of different approaches (coded examples for yes: hierarchical regression analyses, dominance analyses, structural equation modeling with model fit comparisons, coded examples for no: correlation analyses, mean differences, path analyses without reference to explained variance or model comparisons).</w:t>
      </w:r>
    </w:p>
    <w:sectPr w:rsidR="003C6631" w:rsidRPr="002755BA" w:rsidSect="000D5A5B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85BC03F" w14:textId="77777777" w:rsidR="00B605EF" w:rsidRDefault="00B605EF" w:rsidP="006864B5">
      <w:r>
        <w:separator/>
      </w:r>
    </w:p>
  </w:endnote>
  <w:endnote w:type="continuationSeparator" w:id="0">
    <w:p w14:paraId="427C7FE6" w14:textId="77777777" w:rsidR="00B605EF" w:rsidRDefault="00B605EF" w:rsidP="006864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altName w:val="Courier New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124CD17" w14:textId="77777777" w:rsidR="00B605EF" w:rsidRDefault="00B605EF" w:rsidP="006864B5">
      <w:r>
        <w:separator/>
      </w:r>
    </w:p>
  </w:footnote>
  <w:footnote w:type="continuationSeparator" w:id="0">
    <w:p w14:paraId="1C91E2DA" w14:textId="77777777" w:rsidR="00B605EF" w:rsidRDefault="00B605EF" w:rsidP="006864B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5F94D90" w14:textId="52B31CF5" w:rsidR="00353337" w:rsidRPr="006864B5" w:rsidRDefault="00353337" w:rsidP="006864B5">
    <w:pPr>
      <w:tabs>
        <w:tab w:val="right" w:pos="9720"/>
      </w:tabs>
      <w:spacing w:line="360" w:lineRule="auto"/>
      <w:jc w:val="right"/>
      <w:rPr>
        <w:rFonts w:ascii="Times New Roman" w:hAnsi="Times New Roman" w:cs="Times New Roman"/>
        <w:caps/>
        <w:sz w:val="22"/>
      </w:rPr>
    </w:pPr>
    <w:r w:rsidRPr="00A53956">
      <w:rPr>
        <w:rFonts w:ascii="Times New Roman" w:hAnsi="Times New Roman" w:cs="Times New Roman"/>
        <w:caps/>
      </w:rPr>
      <w:t>OBJECTIVE VERSUS SUBJECTIVE CAREER SUCCESS</w:t>
    </w:r>
    <w:r>
      <w:rPr>
        <w:rFonts w:ascii="Times New Roman" w:hAnsi="Times New Roman" w:cs="Times New Roman"/>
        <w:caps/>
      </w:rPr>
      <w:t xml:space="preserve">  </w:t>
    </w:r>
    <w:r>
      <w:rPr>
        <w:rFonts w:ascii="Times New Roman" w:hAnsi="Times New Roman" w:cs="Times New Roman"/>
        <w:caps/>
        <w:sz w:val="22"/>
      </w:rPr>
      <w:t xml:space="preserve"> </w:t>
    </w:r>
    <w:r w:rsidRPr="006864B5">
      <w:rPr>
        <w:rFonts w:ascii="Times New Roman" w:hAnsi="Times New Roman" w:cs="Times New Roman"/>
        <w:sz w:val="22"/>
      </w:rPr>
      <w:fldChar w:fldCharType="begin"/>
    </w:r>
    <w:r w:rsidRPr="006864B5">
      <w:rPr>
        <w:rFonts w:ascii="Times New Roman" w:hAnsi="Times New Roman" w:cs="Times New Roman"/>
        <w:sz w:val="22"/>
      </w:rPr>
      <w:instrText>PAGE   \* MERGEFORMAT</w:instrText>
    </w:r>
    <w:r w:rsidRPr="006864B5">
      <w:rPr>
        <w:rFonts w:ascii="Times New Roman" w:hAnsi="Times New Roman" w:cs="Times New Roman"/>
        <w:sz w:val="22"/>
      </w:rPr>
      <w:fldChar w:fldCharType="separate"/>
    </w:r>
    <w:r w:rsidR="00084C9F">
      <w:rPr>
        <w:rFonts w:ascii="Times New Roman" w:hAnsi="Times New Roman" w:cs="Times New Roman"/>
        <w:noProof/>
        <w:sz w:val="22"/>
      </w:rPr>
      <w:t>4</w:t>
    </w:r>
    <w:r w:rsidRPr="006864B5">
      <w:rPr>
        <w:rFonts w:ascii="Times New Roman" w:hAnsi="Times New Roman" w:cs="Times New Roman"/>
        <w:sz w:val="22"/>
      </w:rPr>
      <w:fldChar w:fldCharType="end"/>
    </w:r>
  </w:p>
  <w:p w14:paraId="352B256A" w14:textId="77777777" w:rsidR="00353337" w:rsidRDefault="00353337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9D6CC14" w14:textId="76470F06" w:rsidR="00353337" w:rsidRDefault="00353337" w:rsidP="000D5A5B">
    <w:pPr>
      <w:pStyle w:val="Kopfzeile"/>
      <w:jc w:val="right"/>
    </w:pPr>
    <w:r w:rsidRPr="00A53956">
      <w:rPr>
        <w:rFonts w:ascii="Times New Roman" w:hAnsi="Times New Roman" w:cs="Times New Roman"/>
        <w:caps/>
      </w:rPr>
      <w:t>OBJECTIVE VERSUS SUBJECTIVE CAREER SUCCESS</w:t>
    </w:r>
    <w:r>
      <w:rPr>
        <w:rFonts w:ascii="Times New Roman" w:hAnsi="Times New Roman" w:cs="Times New Roman"/>
        <w:caps/>
      </w:rPr>
      <w:t xml:space="preserve">   </w:t>
    </w:r>
    <w:r w:rsidRPr="006864B5">
      <w:rPr>
        <w:rFonts w:ascii="Times New Roman" w:hAnsi="Times New Roman" w:cs="Times New Roman"/>
      </w:rPr>
      <w:fldChar w:fldCharType="begin"/>
    </w:r>
    <w:r w:rsidRPr="006864B5">
      <w:rPr>
        <w:rFonts w:ascii="Times New Roman" w:hAnsi="Times New Roman" w:cs="Times New Roman"/>
      </w:rPr>
      <w:instrText>PAGE   \* MERGEFORMAT</w:instrText>
    </w:r>
    <w:r w:rsidRPr="006864B5">
      <w:rPr>
        <w:rFonts w:ascii="Times New Roman" w:hAnsi="Times New Roman" w:cs="Times New Roman"/>
      </w:rPr>
      <w:fldChar w:fldCharType="separate"/>
    </w:r>
    <w:r w:rsidR="00084C9F">
      <w:rPr>
        <w:rFonts w:ascii="Times New Roman" w:hAnsi="Times New Roman" w:cs="Times New Roman"/>
        <w:noProof/>
      </w:rPr>
      <w:t>29</w:t>
    </w:r>
    <w:r w:rsidRPr="006864B5">
      <w:rPr>
        <w:rFonts w:ascii="Times New Roman" w:hAnsi="Times New Roman" w:cs="Times New Roman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9842E2"/>
    <w:multiLevelType w:val="hybridMultilevel"/>
    <w:tmpl w:val="6E8C79E0"/>
    <w:lvl w:ilvl="0" w:tplc="C8D66732">
      <w:start w:val="2"/>
      <w:numFmt w:val="bullet"/>
      <w:lvlText w:val="-"/>
      <w:lvlJc w:val="left"/>
      <w:pPr>
        <w:ind w:left="720" w:hanging="360"/>
      </w:pPr>
      <w:rPr>
        <w:rFonts w:ascii="Arial" w:eastAsia="Times New Roman" w:hAnsi="Arial" w:hint="default"/>
        <w:b/>
        <w:sz w:val="23"/>
        <w:szCs w:val="23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C6B4C37"/>
    <w:multiLevelType w:val="hybridMultilevel"/>
    <w:tmpl w:val="3DC2CB44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2ED6D7B"/>
    <w:multiLevelType w:val="hybridMultilevel"/>
    <w:tmpl w:val="27FC6FC2"/>
    <w:lvl w:ilvl="0" w:tplc="E0EA03DE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8E236C1"/>
    <w:multiLevelType w:val="hybridMultilevel"/>
    <w:tmpl w:val="9962DCC8"/>
    <w:lvl w:ilvl="0" w:tplc="A31613B0">
      <w:start w:val="1"/>
      <w:numFmt w:val="decimal"/>
      <w:lvlText w:val="%1."/>
      <w:lvlJc w:val="left"/>
      <w:pPr>
        <w:tabs>
          <w:tab w:val="num" w:pos="720"/>
        </w:tabs>
        <w:ind w:left="1145" w:hanging="1145"/>
      </w:pPr>
      <w:rPr>
        <w:rFonts w:hint="default"/>
        <w:i w:val="0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Managemen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425&lt;/HangingIndent&gt;&lt;LineSpacing&gt;1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v22azre855vdee0xaq5fxs9d5zw9vws50e0&quot;&gt;My EndNote Library actual&lt;record-ids&gt;&lt;item&gt;1621&lt;/item&gt;&lt;item&gt;1830&lt;/item&gt;&lt;item&gt;1883&lt;/item&gt;&lt;item&gt;1942&lt;/item&gt;&lt;/record-ids&gt;&lt;/item&gt;&lt;/Libraries&gt;"/>
  </w:docVars>
  <w:rsids>
    <w:rsidRoot w:val="00A443A6"/>
    <w:rsid w:val="00013FA3"/>
    <w:rsid w:val="00015D41"/>
    <w:rsid w:val="00015DAD"/>
    <w:rsid w:val="0003115F"/>
    <w:rsid w:val="00031952"/>
    <w:rsid w:val="00035294"/>
    <w:rsid w:val="000430CE"/>
    <w:rsid w:val="00046805"/>
    <w:rsid w:val="00047185"/>
    <w:rsid w:val="00054D7A"/>
    <w:rsid w:val="00071DF9"/>
    <w:rsid w:val="00076C9C"/>
    <w:rsid w:val="00084C9F"/>
    <w:rsid w:val="00086859"/>
    <w:rsid w:val="000927F0"/>
    <w:rsid w:val="000A02FE"/>
    <w:rsid w:val="000C3345"/>
    <w:rsid w:val="000C4140"/>
    <w:rsid w:val="000D48D7"/>
    <w:rsid w:val="000D5A5B"/>
    <w:rsid w:val="000D76BE"/>
    <w:rsid w:val="000E0A35"/>
    <w:rsid w:val="000F3B5C"/>
    <w:rsid w:val="00100F4C"/>
    <w:rsid w:val="00102D7C"/>
    <w:rsid w:val="0012049D"/>
    <w:rsid w:val="00142CC3"/>
    <w:rsid w:val="00153A2A"/>
    <w:rsid w:val="001645A1"/>
    <w:rsid w:val="00176E2A"/>
    <w:rsid w:val="00182692"/>
    <w:rsid w:val="00195E9E"/>
    <w:rsid w:val="001A0380"/>
    <w:rsid w:val="001A116A"/>
    <w:rsid w:val="001C791A"/>
    <w:rsid w:val="001E6B85"/>
    <w:rsid w:val="00202BF0"/>
    <w:rsid w:val="00215CA1"/>
    <w:rsid w:val="002160F0"/>
    <w:rsid w:val="00220EFB"/>
    <w:rsid w:val="002276E9"/>
    <w:rsid w:val="002428F8"/>
    <w:rsid w:val="0024499E"/>
    <w:rsid w:val="00252933"/>
    <w:rsid w:val="002606A8"/>
    <w:rsid w:val="002718D8"/>
    <w:rsid w:val="002755BA"/>
    <w:rsid w:val="0028161C"/>
    <w:rsid w:val="00290158"/>
    <w:rsid w:val="00290D12"/>
    <w:rsid w:val="00293CD7"/>
    <w:rsid w:val="002A18BF"/>
    <w:rsid w:val="002A76F6"/>
    <w:rsid w:val="002B0198"/>
    <w:rsid w:val="002B1AB0"/>
    <w:rsid w:val="002C0C5E"/>
    <w:rsid w:val="002C11E2"/>
    <w:rsid w:val="002D0F59"/>
    <w:rsid w:val="002E41F1"/>
    <w:rsid w:val="002F1FB2"/>
    <w:rsid w:val="002F5D17"/>
    <w:rsid w:val="002F79FF"/>
    <w:rsid w:val="002F7B01"/>
    <w:rsid w:val="003064A3"/>
    <w:rsid w:val="00311E56"/>
    <w:rsid w:val="0031280D"/>
    <w:rsid w:val="00313F55"/>
    <w:rsid w:val="00320F0E"/>
    <w:rsid w:val="00350A66"/>
    <w:rsid w:val="00351B66"/>
    <w:rsid w:val="00353337"/>
    <w:rsid w:val="00353874"/>
    <w:rsid w:val="003A1642"/>
    <w:rsid w:val="003C4BA2"/>
    <w:rsid w:val="003C6631"/>
    <w:rsid w:val="003C7C77"/>
    <w:rsid w:val="003D0D10"/>
    <w:rsid w:val="003D12A2"/>
    <w:rsid w:val="003E2BC3"/>
    <w:rsid w:val="003F6331"/>
    <w:rsid w:val="0041502F"/>
    <w:rsid w:val="0042583E"/>
    <w:rsid w:val="004329BE"/>
    <w:rsid w:val="00435F25"/>
    <w:rsid w:val="00444AC0"/>
    <w:rsid w:val="00452FFF"/>
    <w:rsid w:val="00455AFE"/>
    <w:rsid w:val="00457ABE"/>
    <w:rsid w:val="0046086D"/>
    <w:rsid w:val="00464613"/>
    <w:rsid w:val="00466033"/>
    <w:rsid w:val="004755E7"/>
    <w:rsid w:val="004A6448"/>
    <w:rsid w:val="004B6F11"/>
    <w:rsid w:val="004D19CC"/>
    <w:rsid w:val="004D2D22"/>
    <w:rsid w:val="004D62F3"/>
    <w:rsid w:val="004E3F8D"/>
    <w:rsid w:val="004E630F"/>
    <w:rsid w:val="00500315"/>
    <w:rsid w:val="0050113C"/>
    <w:rsid w:val="0050646F"/>
    <w:rsid w:val="0051577E"/>
    <w:rsid w:val="005347BE"/>
    <w:rsid w:val="005349BA"/>
    <w:rsid w:val="005506CE"/>
    <w:rsid w:val="00553F6C"/>
    <w:rsid w:val="005754DF"/>
    <w:rsid w:val="005761AC"/>
    <w:rsid w:val="0059084F"/>
    <w:rsid w:val="00590954"/>
    <w:rsid w:val="005A4E7F"/>
    <w:rsid w:val="005B1C7D"/>
    <w:rsid w:val="005D7366"/>
    <w:rsid w:val="005E4DB2"/>
    <w:rsid w:val="005E5AF2"/>
    <w:rsid w:val="005F24BD"/>
    <w:rsid w:val="00604982"/>
    <w:rsid w:val="00610C06"/>
    <w:rsid w:val="00633E82"/>
    <w:rsid w:val="00666181"/>
    <w:rsid w:val="006709A3"/>
    <w:rsid w:val="006752B3"/>
    <w:rsid w:val="00683FFE"/>
    <w:rsid w:val="00685B22"/>
    <w:rsid w:val="006864B5"/>
    <w:rsid w:val="006B1B11"/>
    <w:rsid w:val="006C0E4D"/>
    <w:rsid w:val="006C2798"/>
    <w:rsid w:val="006C5566"/>
    <w:rsid w:val="006C6B09"/>
    <w:rsid w:val="006F1C7E"/>
    <w:rsid w:val="006F7331"/>
    <w:rsid w:val="00727BB9"/>
    <w:rsid w:val="00742F70"/>
    <w:rsid w:val="00746719"/>
    <w:rsid w:val="007542F7"/>
    <w:rsid w:val="00762B25"/>
    <w:rsid w:val="0077325E"/>
    <w:rsid w:val="00773D83"/>
    <w:rsid w:val="007800CC"/>
    <w:rsid w:val="0078365E"/>
    <w:rsid w:val="0078411E"/>
    <w:rsid w:val="00784FD5"/>
    <w:rsid w:val="00792DBC"/>
    <w:rsid w:val="00792DFB"/>
    <w:rsid w:val="00793934"/>
    <w:rsid w:val="007A0D3D"/>
    <w:rsid w:val="007B194D"/>
    <w:rsid w:val="007C452E"/>
    <w:rsid w:val="007C5E0F"/>
    <w:rsid w:val="007D1E4B"/>
    <w:rsid w:val="007D52E1"/>
    <w:rsid w:val="007E26B2"/>
    <w:rsid w:val="007F1105"/>
    <w:rsid w:val="007F6B7A"/>
    <w:rsid w:val="0080222A"/>
    <w:rsid w:val="00802947"/>
    <w:rsid w:val="00805851"/>
    <w:rsid w:val="00813982"/>
    <w:rsid w:val="00817F3F"/>
    <w:rsid w:val="00821F2D"/>
    <w:rsid w:val="00824F63"/>
    <w:rsid w:val="00832204"/>
    <w:rsid w:val="0083579B"/>
    <w:rsid w:val="00841219"/>
    <w:rsid w:val="008423EC"/>
    <w:rsid w:val="00847319"/>
    <w:rsid w:val="00860CD8"/>
    <w:rsid w:val="00876B0C"/>
    <w:rsid w:val="00882F69"/>
    <w:rsid w:val="00886487"/>
    <w:rsid w:val="00887DB7"/>
    <w:rsid w:val="008A1AE2"/>
    <w:rsid w:val="008A23E4"/>
    <w:rsid w:val="008A443D"/>
    <w:rsid w:val="008C1660"/>
    <w:rsid w:val="008D742D"/>
    <w:rsid w:val="008F32EA"/>
    <w:rsid w:val="00906A61"/>
    <w:rsid w:val="00926A70"/>
    <w:rsid w:val="00945189"/>
    <w:rsid w:val="009632AB"/>
    <w:rsid w:val="009710A5"/>
    <w:rsid w:val="00976824"/>
    <w:rsid w:val="009775E4"/>
    <w:rsid w:val="009877BB"/>
    <w:rsid w:val="009A0350"/>
    <w:rsid w:val="009C0F51"/>
    <w:rsid w:val="009C40D7"/>
    <w:rsid w:val="009D13DD"/>
    <w:rsid w:val="009E0145"/>
    <w:rsid w:val="009E6E9C"/>
    <w:rsid w:val="009F2438"/>
    <w:rsid w:val="00A07252"/>
    <w:rsid w:val="00A31467"/>
    <w:rsid w:val="00A34BDB"/>
    <w:rsid w:val="00A36217"/>
    <w:rsid w:val="00A365DD"/>
    <w:rsid w:val="00A404D1"/>
    <w:rsid w:val="00A443A6"/>
    <w:rsid w:val="00A5006B"/>
    <w:rsid w:val="00A504BA"/>
    <w:rsid w:val="00A66EE7"/>
    <w:rsid w:val="00A6706B"/>
    <w:rsid w:val="00A96A5C"/>
    <w:rsid w:val="00A973A0"/>
    <w:rsid w:val="00AA61E3"/>
    <w:rsid w:val="00AD0F6C"/>
    <w:rsid w:val="00AE0864"/>
    <w:rsid w:val="00AF20FB"/>
    <w:rsid w:val="00AF3021"/>
    <w:rsid w:val="00AF5F69"/>
    <w:rsid w:val="00AF60D7"/>
    <w:rsid w:val="00B0158D"/>
    <w:rsid w:val="00B133C1"/>
    <w:rsid w:val="00B13C18"/>
    <w:rsid w:val="00B17472"/>
    <w:rsid w:val="00B26019"/>
    <w:rsid w:val="00B31F1B"/>
    <w:rsid w:val="00B33CB5"/>
    <w:rsid w:val="00B43CA3"/>
    <w:rsid w:val="00B46E33"/>
    <w:rsid w:val="00B51C19"/>
    <w:rsid w:val="00B605EF"/>
    <w:rsid w:val="00B661D1"/>
    <w:rsid w:val="00B67837"/>
    <w:rsid w:val="00B7060E"/>
    <w:rsid w:val="00B72D5C"/>
    <w:rsid w:val="00BA0017"/>
    <w:rsid w:val="00BB21C4"/>
    <w:rsid w:val="00BB6AA4"/>
    <w:rsid w:val="00BC3BDF"/>
    <w:rsid w:val="00BD451E"/>
    <w:rsid w:val="00BD5F4F"/>
    <w:rsid w:val="00BE2568"/>
    <w:rsid w:val="00BE6A1E"/>
    <w:rsid w:val="00BE70CD"/>
    <w:rsid w:val="00BF1F0D"/>
    <w:rsid w:val="00C06426"/>
    <w:rsid w:val="00C10E22"/>
    <w:rsid w:val="00C161DE"/>
    <w:rsid w:val="00C16E18"/>
    <w:rsid w:val="00C229F4"/>
    <w:rsid w:val="00C37651"/>
    <w:rsid w:val="00C453E9"/>
    <w:rsid w:val="00C57DF0"/>
    <w:rsid w:val="00C62873"/>
    <w:rsid w:val="00C67136"/>
    <w:rsid w:val="00C71A69"/>
    <w:rsid w:val="00C836D2"/>
    <w:rsid w:val="00C8503E"/>
    <w:rsid w:val="00C8739A"/>
    <w:rsid w:val="00C92EFA"/>
    <w:rsid w:val="00CA2E36"/>
    <w:rsid w:val="00CA506F"/>
    <w:rsid w:val="00CA77D0"/>
    <w:rsid w:val="00CB16F0"/>
    <w:rsid w:val="00CB44B3"/>
    <w:rsid w:val="00CD4886"/>
    <w:rsid w:val="00CE12D4"/>
    <w:rsid w:val="00CE6500"/>
    <w:rsid w:val="00CF4E2A"/>
    <w:rsid w:val="00D1688A"/>
    <w:rsid w:val="00D3769C"/>
    <w:rsid w:val="00D4487D"/>
    <w:rsid w:val="00D56FC8"/>
    <w:rsid w:val="00D61593"/>
    <w:rsid w:val="00D64789"/>
    <w:rsid w:val="00D6623F"/>
    <w:rsid w:val="00D71E52"/>
    <w:rsid w:val="00D73A16"/>
    <w:rsid w:val="00D82E1D"/>
    <w:rsid w:val="00DB01A2"/>
    <w:rsid w:val="00DB12D5"/>
    <w:rsid w:val="00DB48B5"/>
    <w:rsid w:val="00DB5048"/>
    <w:rsid w:val="00DC4D93"/>
    <w:rsid w:val="00DE0FA3"/>
    <w:rsid w:val="00DF59DF"/>
    <w:rsid w:val="00E137D6"/>
    <w:rsid w:val="00E16780"/>
    <w:rsid w:val="00E27846"/>
    <w:rsid w:val="00E453A4"/>
    <w:rsid w:val="00E534C6"/>
    <w:rsid w:val="00E550E7"/>
    <w:rsid w:val="00E6110E"/>
    <w:rsid w:val="00E70DE0"/>
    <w:rsid w:val="00E9607E"/>
    <w:rsid w:val="00EA21F9"/>
    <w:rsid w:val="00EA2EA2"/>
    <w:rsid w:val="00EA678E"/>
    <w:rsid w:val="00EB1E52"/>
    <w:rsid w:val="00EB3E8D"/>
    <w:rsid w:val="00EB605D"/>
    <w:rsid w:val="00EF42F8"/>
    <w:rsid w:val="00EF7659"/>
    <w:rsid w:val="00F04E06"/>
    <w:rsid w:val="00F06274"/>
    <w:rsid w:val="00F121B3"/>
    <w:rsid w:val="00F13A5E"/>
    <w:rsid w:val="00F20E13"/>
    <w:rsid w:val="00F23A9A"/>
    <w:rsid w:val="00F25D7C"/>
    <w:rsid w:val="00F268B3"/>
    <w:rsid w:val="00F4520F"/>
    <w:rsid w:val="00F5536B"/>
    <w:rsid w:val="00F56FA0"/>
    <w:rsid w:val="00F64B22"/>
    <w:rsid w:val="00F81F2F"/>
    <w:rsid w:val="00F90888"/>
    <w:rsid w:val="00FA25C7"/>
    <w:rsid w:val="00FA39B9"/>
    <w:rsid w:val="00FA51AE"/>
    <w:rsid w:val="00FC00D0"/>
    <w:rsid w:val="00FD35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;"/>
  <w14:docId w14:val="5F118D53"/>
  <w15:docId w15:val="{A469D636-3045-4178-855A-AEB60535FA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A443A6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tandardWeb">
    <w:name w:val="Normal (Web)"/>
    <w:basedOn w:val="Standard"/>
    <w:uiPriority w:val="99"/>
    <w:unhideWhenUsed/>
    <w:rsid w:val="00E16780"/>
    <w:pPr>
      <w:spacing w:before="100" w:beforeAutospacing="1" w:after="100" w:afterAutospacing="1"/>
    </w:pPr>
    <w:rPr>
      <w:rFonts w:ascii="Times New Roman" w:eastAsiaTheme="minorEastAsia" w:hAnsi="Times New Roman" w:cs="Times New Roman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5761A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  <w:lang w:val="de-CH" w:eastAsia="de-CH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5761AC"/>
    <w:rPr>
      <w:rFonts w:ascii="Courier New" w:eastAsia="Times New Roman" w:hAnsi="Courier New" w:cs="Courier New"/>
      <w:sz w:val="20"/>
      <w:szCs w:val="20"/>
      <w:lang w:val="de-CH" w:eastAsia="de-CH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746719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746719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746719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746719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746719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746719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746719"/>
    <w:rPr>
      <w:rFonts w:ascii="Segoe UI" w:hAnsi="Segoe UI" w:cs="Segoe UI"/>
      <w:sz w:val="18"/>
      <w:szCs w:val="18"/>
    </w:rPr>
  </w:style>
  <w:style w:type="paragraph" w:styleId="Kopfzeile">
    <w:name w:val="header"/>
    <w:basedOn w:val="Standard"/>
    <w:link w:val="KopfzeileZchn"/>
    <w:uiPriority w:val="99"/>
    <w:unhideWhenUsed/>
    <w:rsid w:val="006864B5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6864B5"/>
  </w:style>
  <w:style w:type="paragraph" w:styleId="Fuzeile">
    <w:name w:val="footer"/>
    <w:basedOn w:val="Standard"/>
    <w:link w:val="FuzeileZchn"/>
    <w:uiPriority w:val="99"/>
    <w:unhideWhenUsed/>
    <w:rsid w:val="006864B5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6864B5"/>
  </w:style>
  <w:style w:type="table" w:styleId="Tabellenraster">
    <w:name w:val="Table Grid"/>
    <w:basedOn w:val="NormaleTabelle"/>
    <w:uiPriority w:val="39"/>
    <w:rsid w:val="003C6631"/>
    <w:rPr>
      <w:sz w:val="22"/>
      <w:szCs w:val="22"/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nabsatz">
    <w:name w:val="List Paragraph"/>
    <w:basedOn w:val="Standard"/>
    <w:uiPriority w:val="34"/>
    <w:qFormat/>
    <w:rsid w:val="003C6631"/>
    <w:pPr>
      <w:spacing w:after="160" w:line="259" w:lineRule="auto"/>
      <w:ind w:left="720"/>
      <w:contextualSpacing/>
    </w:pPr>
    <w:rPr>
      <w:sz w:val="22"/>
      <w:szCs w:val="22"/>
      <w:lang w:val="de-DE"/>
    </w:rPr>
  </w:style>
  <w:style w:type="paragraph" w:styleId="NurText">
    <w:name w:val="Plain Text"/>
    <w:basedOn w:val="Standard"/>
    <w:link w:val="NurTextZchn"/>
    <w:uiPriority w:val="99"/>
    <w:unhideWhenUsed/>
    <w:rsid w:val="003C6631"/>
    <w:rPr>
      <w:rFonts w:ascii="Arial" w:hAnsi="Arial"/>
      <w:color w:val="000000" w:themeColor="text1"/>
      <w:sz w:val="22"/>
      <w:szCs w:val="21"/>
      <w:lang w:val="de-DE"/>
    </w:rPr>
  </w:style>
  <w:style w:type="character" w:customStyle="1" w:styleId="NurTextZchn">
    <w:name w:val="Nur Text Zchn"/>
    <w:basedOn w:val="Absatz-Standardschriftart"/>
    <w:link w:val="NurText"/>
    <w:uiPriority w:val="99"/>
    <w:rsid w:val="003C6631"/>
    <w:rPr>
      <w:rFonts w:ascii="Arial" w:hAnsi="Arial"/>
      <w:color w:val="000000" w:themeColor="text1"/>
      <w:sz w:val="22"/>
      <w:szCs w:val="21"/>
      <w:lang w:val="de-DE"/>
    </w:rPr>
  </w:style>
  <w:style w:type="paragraph" w:customStyle="1" w:styleId="EndNoteBibliographyTitle">
    <w:name w:val="EndNote Bibliography Title"/>
    <w:basedOn w:val="Standard"/>
    <w:link w:val="EndNoteBibliographyTitleZchn"/>
    <w:rsid w:val="003C6631"/>
    <w:pPr>
      <w:spacing w:line="259" w:lineRule="auto"/>
      <w:jc w:val="center"/>
    </w:pPr>
    <w:rPr>
      <w:rFonts w:ascii="Times New Roman" w:hAnsi="Times New Roman" w:cs="Times New Roman"/>
      <w:noProof/>
      <w:color w:val="000000" w:themeColor="text1"/>
      <w:szCs w:val="22"/>
      <w:lang w:val="de-DE"/>
    </w:rPr>
  </w:style>
  <w:style w:type="character" w:customStyle="1" w:styleId="EndNoteBibliographyTitleZchn">
    <w:name w:val="EndNote Bibliography Title Zchn"/>
    <w:basedOn w:val="NurTextZchn"/>
    <w:link w:val="EndNoteBibliographyTitle"/>
    <w:rsid w:val="003C6631"/>
    <w:rPr>
      <w:rFonts w:ascii="Times New Roman" w:hAnsi="Times New Roman" w:cs="Times New Roman"/>
      <w:noProof/>
      <w:color w:val="000000" w:themeColor="text1"/>
      <w:sz w:val="22"/>
      <w:szCs w:val="22"/>
      <w:lang w:val="de-DE"/>
    </w:rPr>
  </w:style>
  <w:style w:type="paragraph" w:customStyle="1" w:styleId="EndNoteBibliography">
    <w:name w:val="EndNote Bibliography"/>
    <w:basedOn w:val="Standard"/>
    <w:link w:val="EndNoteBibliographyZchn"/>
    <w:rsid w:val="003C6631"/>
    <w:pPr>
      <w:spacing w:after="160" w:line="360" w:lineRule="auto"/>
    </w:pPr>
    <w:rPr>
      <w:rFonts w:ascii="Times New Roman" w:hAnsi="Times New Roman" w:cs="Times New Roman"/>
      <w:noProof/>
      <w:color w:val="000000" w:themeColor="text1"/>
      <w:szCs w:val="22"/>
      <w:lang w:val="de-DE"/>
    </w:rPr>
  </w:style>
  <w:style w:type="character" w:customStyle="1" w:styleId="EndNoteBibliographyZchn">
    <w:name w:val="EndNote Bibliography Zchn"/>
    <w:basedOn w:val="NurTextZchn"/>
    <w:link w:val="EndNoteBibliography"/>
    <w:rsid w:val="003C6631"/>
    <w:rPr>
      <w:rFonts w:ascii="Times New Roman" w:hAnsi="Times New Roman" w:cs="Times New Roman"/>
      <w:noProof/>
      <w:color w:val="000000" w:themeColor="text1"/>
      <w:sz w:val="22"/>
      <w:szCs w:val="22"/>
      <w:lang w:val="de-DE"/>
    </w:rPr>
  </w:style>
  <w:style w:type="character" w:styleId="Hyperlink">
    <w:name w:val="Hyperlink"/>
    <w:basedOn w:val="Absatz-Standardschriftart"/>
    <w:uiPriority w:val="99"/>
    <w:unhideWhenUsed/>
    <w:rsid w:val="003C6631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0246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79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6064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361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4864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085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3566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4201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651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067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015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489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33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087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98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254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528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33172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15972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78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7144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0264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1011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4350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182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021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50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763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63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C7B7E7A-E5C9-42F1-88F3-E61F25401B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7</Pages>
  <Words>10775</Words>
  <Characters>67888</Characters>
  <Application>Microsoft Office Word</Application>
  <DocSecurity>0</DocSecurity>
  <Lines>565</Lines>
  <Paragraphs>15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5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liver Selz</dc:creator>
  <cp:keywords/>
  <dc:description/>
  <cp:lastModifiedBy>Daniel Spurk</cp:lastModifiedBy>
  <cp:revision>12</cp:revision>
  <dcterms:created xsi:type="dcterms:W3CDTF">2018-05-24T14:08:00Z</dcterms:created>
  <dcterms:modified xsi:type="dcterms:W3CDTF">2018-05-29T10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d0e5d1e-9229-3d1c-b56e-9a40902a2b72</vt:lpwstr>
  </property>
</Properties>
</file>